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BF19A" w14:textId="515747F5" w:rsidR="00A841BF" w:rsidRPr="00712700" w:rsidRDefault="00A841BF" w:rsidP="00A841BF">
      <w:pPr>
        <w:rPr>
          <w:b/>
          <w:bCs/>
          <w:color w:val="2F6920"/>
        </w:rPr>
      </w:pPr>
      <w:r w:rsidRPr="00712700">
        <w:rPr>
          <w:b/>
          <w:bCs/>
          <w:color w:val="000000" w:themeColor="text1"/>
        </w:rPr>
        <w:t xml:space="preserve">Introduction </w:t>
      </w:r>
    </w:p>
    <w:p w14:paraId="68EC4157" w14:textId="030E1934" w:rsidR="00BA3566" w:rsidRDefault="00FE2E71" w:rsidP="00FE2E71">
      <w:pPr>
        <w:spacing w:after="30" w:line="236" w:lineRule="auto"/>
        <w:ind w:firstLine="720"/>
      </w:pPr>
      <w:r>
        <w:t xml:space="preserve">Neurological conditions include some of the most prevalent of modern life, </w:t>
      </w:r>
      <w:del w:id="0" w:author="Hannah Moyer" w:date="2023-04-04T10:39:00Z">
        <w:r w:rsidDel="00353AF3">
          <w:delText>mostly</w:delText>
        </w:r>
      </w:del>
      <w:ins w:id="1" w:author="Hannah Moyer" w:date="2023-04-04T10:39:00Z">
        <w:r w:rsidR="00353AF3">
          <w:t>primarily</w:t>
        </w:r>
      </w:ins>
      <w:r>
        <w:t xml:space="preserve"> due to demographic transitions and developing global economies.</w:t>
      </w:r>
      <w:r w:rsidR="008614BA">
        <w:fldChar w:fldCharType="begin"/>
      </w:r>
      <w:r w:rsidR="00286C5E">
        <w:instrText xml:space="preserve"> ADDIN ZOTERO_ITEM CSL_CITATION {"citationID":"aruetgdlg8","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008614BA">
        <w:fldChar w:fldCharType="separate"/>
      </w:r>
      <w:r w:rsidR="00286C5E" w:rsidRPr="00286C5E">
        <w:rPr>
          <w:vertAlign w:val="superscript"/>
        </w:rPr>
        <w:t>1</w:t>
      </w:r>
      <w:r w:rsidR="008614BA">
        <w:fldChar w:fldCharType="end"/>
      </w:r>
      <w:del w:id="2" w:author="Hannah Moyer" w:date="2023-04-04T10:40:00Z">
        <w:r w:rsidDel="00353AF3">
          <w:delText xml:space="preserve"> In fact, one</w:delText>
        </w:r>
      </w:del>
      <w:ins w:id="3" w:author="Hannah Moyer" w:date="2023-04-04T10:40:00Z">
        <w:r w:rsidR="00353AF3">
          <w:t>: One</w:t>
        </w:r>
      </w:ins>
      <w:r>
        <w:t xml:space="preserve"> 2016 estimate found that this disease area was the most common cause of DALYs and second most common cause of deaths globally</w:t>
      </w:r>
      <w:r w:rsidR="00376E00">
        <w:t>.</w:t>
      </w:r>
      <w:r w:rsidR="008614BA">
        <w:fldChar w:fldCharType="begin"/>
      </w:r>
      <w:r w:rsidR="00286C5E">
        <w:instrText xml:space="preserve"> ADDIN ZOTERO_ITEM CSL_CITATION {"citationID":"a26dbh7qsoo","properties":{"formattedCitation":"\\super 2\\nosupersub{}","plainCitation":"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rsidR="008614BA">
        <w:fldChar w:fldCharType="separate"/>
      </w:r>
      <w:r w:rsidR="00286C5E" w:rsidRPr="00286C5E">
        <w:rPr>
          <w:vertAlign w:val="superscript"/>
        </w:rPr>
        <w:t>2</w:t>
      </w:r>
      <w:r w:rsidR="008614BA">
        <w:fldChar w:fldCharType="end"/>
      </w:r>
      <w:r>
        <w:t xml:space="preserve"> </w:t>
      </w:r>
      <w:r w:rsidR="000A5C0C">
        <w:t xml:space="preserve">Despite being one of the most </w:t>
      </w:r>
      <w:r w:rsidR="00474B15">
        <w:t>disabling</w:t>
      </w:r>
      <w:r w:rsidR="000A5C0C">
        <w:t xml:space="preserve"> disease areas, n</w:t>
      </w:r>
      <w:r w:rsidR="00BA3566">
        <w:t xml:space="preserve">eurological drug development </w:t>
      </w:r>
      <w:r w:rsidR="00230AA4">
        <w:t>has proven more challenging than</w:t>
      </w:r>
      <w:del w:id="4" w:author="Hannah Moyer" w:date="2023-04-04T10:40:00Z">
        <w:r w:rsidR="00753948" w:rsidDel="00353AF3">
          <w:delText xml:space="preserve"> </w:delText>
        </w:r>
      </w:del>
      <w:r w:rsidR="00230AA4">
        <w:t xml:space="preserve"> </w:t>
      </w:r>
      <w:r w:rsidR="00753948">
        <w:t>othe</w:t>
      </w:r>
      <w:ins w:id="5" w:author="Hannah Moyer" w:date="2023-04-04T10:40:00Z">
        <w:r w:rsidR="00353AF3">
          <w:t>r</w:t>
        </w:r>
      </w:ins>
      <w:ins w:id="6" w:author="Hannah Moyer" w:date="2023-04-04T14:37:00Z">
        <w:r w:rsidR="00611C31">
          <w:t>s</w:t>
        </w:r>
      </w:ins>
      <w:del w:id="7" w:author="Hannah Moyer" w:date="2023-04-04T10:40:00Z">
        <w:r w:rsidR="00753948" w:rsidDel="00353AF3">
          <w:delText>r</w:delText>
        </w:r>
      </w:del>
      <w:ins w:id="8" w:author="Hannah Moyer" w:date="2023-04-04T14:37:00Z">
        <w:r w:rsidR="00611C31">
          <w:t xml:space="preserve">, </w:t>
        </w:r>
      </w:ins>
      <w:del w:id="9" w:author="Hannah Moyer" w:date="2023-04-04T14:37:00Z">
        <w:r w:rsidR="00753948" w:rsidDel="00611C31">
          <w:delText xml:space="preserve"> disease area</w:delText>
        </w:r>
        <w:r w:rsidR="00E5528C" w:rsidDel="00611C31">
          <w:delText xml:space="preserve">s, </w:delText>
        </w:r>
      </w:del>
      <w:r w:rsidR="00E5528C">
        <w:t>with some indication</w:t>
      </w:r>
      <w:r w:rsidR="00777990">
        <w:t>s</w:t>
      </w:r>
      <w:r w:rsidR="00E5528C">
        <w:t xml:space="preserve"> lacking any established</w:t>
      </w:r>
      <w:del w:id="10" w:author="Hannah Moyer" w:date="2023-04-04T10:40:00Z">
        <w:r w:rsidR="00230AA4" w:rsidDel="00353AF3">
          <w:delText>,</w:delText>
        </w:r>
      </w:del>
      <w:r w:rsidR="00230AA4">
        <w:t xml:space="preserve"> </w:t>
      </w:r>
      <w:del w:id="11" w:author="Hannah Moyer" w:date="2023-04-04T10:40:00Z">
        <w:r w:rsidR="00230AA4" w:rsidDel="00353AF3">
          <w:delText>disease modifying</w:delText>
        </w:r>
      </w:del>
      <w:ins w:id="12" w:author="Hannah Moyer" w:date="2023-04-04T10:40:00Z">
        <w:r w:rsidR="00353AF3">
          <w:t>disease-modifying</w:t>
        </w:r>
      </w:ins>
      <w:r w:rsidR="00230AA4">
        <w:t xml:space="preserve"> standard of care</w:t>
      </w:r>
      <w:r w:rsidR="00E5528C">
        <w:t xml:space="preserve"> </w:t>
      </w:r>
      <w:r w:rsidR="00230AA4">
        <w:t>(</w:t>
      </w:r>
      <w:r w:rsidR="00E5528C">
        <w:t>SOC</w:t>
      </w:r>
      <w:r w:rsidR="00230AA4">
        <w:t>)</w:t>
      </w:r>
      <w:r w:rsidR="00753948">
        <w:t>.</w:t>
      </w:r>
      <w:r w:rsidR="004A4072">
        <w:fldChar w:fldCharType="begin"/>
      </w:r>
      <w:r w:rsidR="00992C02">
        <w:instrText xml:space="preserve"> ADDIN ZOTERO_ITEM CSL_CITATION {"citationID":"a1o4j5s019q","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4A4072">
        <w:fldChar w:fldCharType="separate"/>
      </w:r>
      <w:r w:rsidR="00992C02" w:rsidRPr="00992C02">
        <w:rPr>
          <w:vertAlign w:val="superscript"/>
        </w:rPr>
        <w:t>3</w:t>
      </w:r>
      <w:r w:rsidR="004A4072">
        <w:fldChar w:fldCharType="end"/>
      </w:r>
      <w:r w:rsidR="00753948">
        <w:t xml:space="preserve"> The</w:t>
      </w:r>
      <w:r w:rsidR="00BA3566">
        <w:t xml:space="preserve"> difficulties </w:t>
      </w:r>
      <w:r w:rsidR="00753948">
        <w:t>in the development</w:t>
      </w:r>
      <w:r w:rsidR="00C54C36">
        <w:t xml:space="preserve"> area</w:t>
      </w:r>
      <w:r w:rsidR="00753948">
        <w:t xml:space="preserve"> </w:t>
      </w:r>
      <w:r w:rsidR="00BA3566">
        <w:t>start with the</w:t>
      </w:r>
      <w:r w:rsidR="003D604A">
        <w:t xml:space="preserve"> basic</w:t>
      </w:r>
      <w:r w:rsidR="00BA3566">
        <w:t xml:space="preserve"> science, where we understand </w:t>
      </w:r>
      <w:r w:rsidR="00D45110">
        <w:t>relatively little</w:t>
      </w:r>
      <w:r w:rsidR="00BA3566">
        <w:t xml:space="preserve"> about disease patholog</w:t>
      </w:r>
      <w:r w:rsidR="00C54C36">
        <w:t xml:space="preserve">y. When </w:t>
      </w:r>
      <w:r w:rsidR="00777990">
        <w:t xml:space="preserve">these </w:t>
      </w:r>
      <w:r w:rsidR="00C54C36">
        <w:t>theories are brought into p</w:t>
      </w:r>
      <w:r w:rsidR="00BA3566">
        <w:t>reclinical studies</w:t>
      </w:r>
      <w:r w:rsidR="00C54C36">
        <w:t xml:space="preserve">, they </w:t>
      </w:r>
      <w:r w:rsidR="000A5C0C">
        <w:t>additionally</w:t>
      </w:r>
      <w:r w:rsidR="00C54C36">
        <w:t xml:space="preserve"> </w:t>
      </w:r>
      <w:r w:rsidR="00BA3566">
        <w:t xml:space="preserve">suffer </w:t>
      </w:r>
      <w:r w:rsidR="00777990">
        <w:t>from</w:t>
      </w:r>
      <w:r w:rsidR="000A5C0C">
        <w:t xml:space="preserve"> a</w:t>
      </w:r>
      <w:r w:rsidR="00777990">
        <w:t xml:space="preserve"> </w:t>
      </w:r>
      <w:r w:rsidR="00BA3566">
        <w:t>reliance on animal models that vary significantly in their neuronal makeup from humans</w:t>
      </w:r>
      <w:r w:rsidR="004B1EED">
        <w:t xml:space="preserve"> and</w:t>
      </w:r>
      <w:r w:rsidR="00777990">
        <w:t xml:space="preserve"> </w:t>
      </w:r>
      <w:r w:rsidR="004A4072">
        <w:t xml:space="preserve">have trouble </w:t>
      </w:r>
      <w:r w:rsidR="00777990">
        <w:t>ensuring that the</w:t>
      </w:r>
      <w:r w:rsidR="008349AC">
        <w:t xml:space="preserve"> drug </w:t>
      </w:r>
      <w:r w:rsidR="00777990">
        <w:t>is</w:t>
      </w:r>
      <w:r w:rsidR="008349AC">
        <w:t xml:space="preserve"> transported</w:t>
      </w:r>
      <w:r w:rsidR="004B1EED">
        <w:t xml:space="preserve"> across the </w:t>
      </w:r>
      <w:r w:rsidR="00A36923">
        <w:t>blood-brain</w:t>
      </w:r>
      <w:r w:rsidR="004B1EED">
        <w:t xml:space="preserve"> barrier</w:t>
      </w:r>
      <w:r w:rsidR="00BA3566">
        <w:t>.</w:t>
      </w:r>
      <w:r w:rsidR="00BA3566">
        <w:fldChar w:fldCharType="begin"/>
      </w:r>
      <w:r w:rsidR="00992C02">
        <w:instrText xml:space="preserve"> ADDIN ZOTERO_ITEM CSL_CITATION {"citationID":"ahkvs5kpsn","properties":{"formattedCitation":"\\super 3,4\\nosupersub{}","plainCitation":"3,4","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BA3566">
        <w:fldChar w:fldCharType="separate"/>
      </w:r>
      <w:r w:rsidR="00992C02" w:rsidRPr="00992C02">
        <w:rPr>
          <w:vertAlign w:val="superscript"/>
        </w:rPr>
        <w:t>3,4</w:t>
      </w:r>
      <w:r w:rsidR="00BA3566">
        <w:fldChar w:fldCharType="end"/>
      </w:r>
      <w:r w:rsidR="00BA3566">
        <w:t xml:space="preserve"> Together, these issues mean that </w:t>
      </w:r>
      <w:r w:rsidR="00777990">
        <w:t xml:space="preserve">new treatment options </w:t>
      </w:r>
      <w:r w:rsidR="00A36923">
        <w:t xml:space="preserve">for </w:t>
      </w:r>
      <w:r w:rsidR="00BA3566">
        <w:t xml:space="preserve">CNS disorders are </w:t>
      </w:r>
      <w:r w:rsidR="00777990">
        <w:t>brought into clinical trials</w:t>
      </w:r>
      <w:r w:rsidR="00BA3566">
        <w:t xml:space="preserve"> with less of an understanding of the treatment </w:t>
      </w:r>
      <w:r w:rsidR="001160F0">
        <w:t xml:space="preserve">and disease </w:t>
      </w:r>
      <w:r w:rsidR="00BA3566">
        <w:t>than in other indications</w:t>
      </w:r>
      <w:r w:rsidR="00230AA4">
        <w:t>.</w:t>
      </w:r>
      <w:r w:rsidR="00BA3566">
        <w:t xml:space="preserve"> </w:t>
      </w:r>
      <w:r w:rsidR="00C54C36">
        <w:t>Once in clinical trials, development</w:t>
      </w:r>
      <w:r w:rsidR="00BA3566">
        <w:t xml:space="preserve"> </w:t>
      </w:r>
      <w:r w:rsidR="00CC5BC2">
        <w:t>then</w:t>
      </w:r>
      <w:r w:rsidR="00BA3566">
        <w:t xml:space="preserve"> suffer</w:t>
      </w:r>
      <w:r w:rsidR="00C54C36">
        <w:t>s</w:t>
      </w:r>
      <w:r w:rsidR="00BA3566">
        <w:t xml:space="preserve"> </w:t>
      </w:r>
      <w:r w:rsidR="00C54C36">
        <w:t>from</w:t>
      </w:r>
      <w:r w:rsidR="00BA3566">
        <w:t xml:space="preserve"> issues measuring the impact of treatments on the CNS, </w:t>
      </w:r>
      <w:r w:rsidR="003B1A63">
        <w:t xml:space="preserve">using </w:t>
      </w:r>
      <w:r w:rsidR="00BA3566">
        <w:t>endpoints that lack validation</w:t>
      </w:r>
      <w:r w:rsidR="003B1A63">
        <w:t xml:space="preserve"> and are not associated with clinical outcomes</w:t>
      </w:r>
      <w:r w:rsidR="00BA3566">
        <w:t>, and the long accumulative nature of the conditions that need years to be measured.</w:t>
      </w:r>
      <w:r w:rsidR="00BA3566">
        <w:fldChar w:fldCharType="begin"/>
      </w:r>
      <w:r w:rsidR="00286C5E">
        <w:instrText xml:space="preserve"> ADDIN ZOTERO_ITEM CSL_CITATION {"citationID":"a1rk57al4ni","properties":{"formattedCitation":"\\super 5\\nosupersub{}","plainCitation":"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A3566">
        <w:fldChar w:fldCharType="separate"/>
      </w:r>
      <w:r w:rsidR="00286C5E" w:rsidRPr="00286C5E">
        <w:rPr>
          <w:vertAlign w:val="superscript"/>
        </w:rPr>
        <w:t>5</w:t>
      </w:r>
      <w:r w:rsidR="00BA3566">
        <w:fldChar w:fldCharType="end"/>
      </w:r>
      <w:r w:rsidR="00E01124">
        <w:t xml:space="preserve"> There</w:t>
      </w:r>
      <w:r w:rsidR="00BA3566">
        <w:t xml:space="preserve"> are additional risks because modifying brain chemistry can impact personality and emotion.</w:t>
      </w:r>
      <w:r w:rsidR="008349AC">
        <w:fldChar w:fldCharType="begin"/>
      </w:r>
      <w:r w:rsidR="00992C02">
        <w:instrText xml:space="preserve"> ADDIN ZOTERO_ITEM CSL_CITATION {"citationID":"a10ae2jnmh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8349AC">
        <w:fldChar w:fldCharType="separate"/>
      </w:r>
      <w:r w:rsidR="00992C02" w:rsidRPr="00992C02">
        <w:rPr>
          <w:vertAlign w:val="superscript"/>
        </w:rPr>
        <w:t>3</w:t>
      </w:r>
      <w:r w:rsidR="008349AC">
        <w:fldChar w:fldCharType="end"/>
      </w:r>
    </w:p>
    <w:p w14:paraId="4E70341F" w14:textId="77D7F67D" w:rsidR="00814F24" w:rsidRPr="00611C31" w:rsidRDefault="00BA3566">
      <w:pPr>
        <w:ind w:firstLine="720"/>
        <w:rPr>
          <w:b/>
          <w:bCs/>
          <w:rPrChange w:id="13" w:author="Hannah Moyer" w:date="2023-04-04T14:36:00Z">
            <w:rPr/>
          </w:rPrChange>
        </w:rPr>
        <w:pPrChange w:id="14" w:author="Hannah Moyer" w:date="2023-04-04T14:36:00Z">
          <w:pPr>
            <w:pStyle w:val="ListParagraph"/>
            <w:ind w:left="0" w:firstLine="720"/>
          </w:pPr>
        </w:pPrChange>
      </w:pPr>
      <w:r>
        <w:t xml:space="preserve">These factors </w:t>
      </w:r>
      <w:r w:rsidR="005846DE">
        <w:t>together</w:t>
      </w:r>
      <w:r>
        <w:t xml:space="preserve"> create </w:t>
      </w:r>
      <w:r w:rsidR="00C54C36">
        <w:t xml:space="preserve">an </w:t>
      </w:r>
      <w:r w:rsidR="005846DE">
        <w:t>area of drug development</w:t>
      </w:r>
      <w:r>
        <w:t xml:space="preserve"> where investment </w:t>
      </w:r>
      <w:r w:rsidR="00E01124">
        <w:t xml:space="preserve">in the field </w:t>
      </w:r>
      <w:r w:rsidR="004A4072">
        <w:t xml:space="preserve">has a </w:t>
      </w:r>
      <w:r w:rsidR="00E01124">
        <w:t xml:space="preserve">low </w:t>
      </w:r>
      <w:r w:rsidR="004A4072">
        <w:t>chance of success</w:t>
      </w:r>
      <w:r w:rsidR="00E01124">
        <w:t xml:space="preserve"> (between </w:t>
      </w:r>
      <w:r>
        <w:t>6-9%).</w:t>
      </w:r>
      <w:r>
        <w:fldChar w:fldCharType="begin"/>
      </w:r>
      <w:r w:rsidR="00286C5E">
        <w:instrText xml:space="preserve"> ADDIN ZOTERO_ITEM CSL_CITATION {"citationID":"a7iv0p5sts","properties":{"formattedCitation":"\\super 6\\uc0\\u8211{}8\\nosupersub{}","plainCitation":"6–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fldChar w:fldCharType="separate"/>
      </w:r>
      <w:r w:rsidR="00286C5E" w:rsidRPr="00286C5E">
        <w:rPr>
          <w:vertAlign w:val="superscript"/>
        </w:rPr>
        <w:t>6–8</w:t>
      </w:r>
      <w:r>
        <w:fldChar w:fldCharType="end"/>
      </w:r>
      <w:r>
        <w:t xml:space="preserve"> </w:t>
      </w:r>
      <w:r w:rsidR="00230AA4">
        <w:t>O</w:t>
      </w:r>
      <w:r w:rsidR="00E01124">
        <w:t>ne</w:t>
      </w:r>
      <w:r w:rsidR="00850A89">
        <w:t xml:space="preserve"> review found that CNS drugs were half as likely to be approved as other indications.</w:t>
      </w:r>
      <w:r w:rsidR="00850A89">
        <w:fldChar w:fldCharType="begin"/>
      </w:r>
      <w:r w:rsidR="00286C5E">
        <w:instrText xml:space="preserve"> ADDIN ZOTERO_ITEM CSL_CITATION {"citationID":"a1e9iscukrm","properties":{"formattedCitation":"\\super 8\\nosupersub{}","plainCitation":"8","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00850A89">
        <w:fldChar w:fldCharType="separate"/>
      </w:r>
      <w:r w:rsidR="00286C5E" w:rsidRPr="00286C5E">
        <w:rPr>
          <w:vertAlign w:val="superscript"/>
        </w:rPr>
        <w:t>8</w:t>
      </w:r>
      <w:r w:rsidR="00850A89">
        <w:fldChar w:fldCharType="end"/>
      </w:r>
      <w:r w:rsidR="00850A89">
        <w:t xml:space="preserve"> </w:t>
      </w:r>
      <w:ins w:id="15" w:author="Hannah Moyer" w:date="2023-04-04T14:36:00Z">
        <w:r w:rsidR="00611C31">
          <w:t>However, neurological disorders are not a monolith characterized by failure to develop effective treatments.</w:t>
        </w:r>
        <w:r w:rsidR="00611C31" w:rsidRPr="00AC0276">
          <w:t xml:space="preserve"> </w:t>
        </w:r>
        <w:r w:rsidR="00611C31">
          <w:t>While nearly all AD drugs have failed,</w:t>
        </w:r>
        <w:r w:rsidR="00611C31">
          <w:fldChar w:fldCharType="begin"/>
        </w:r>
      </w:ins>
      <w:r w:rsidR="00FE308F">
        <w:instrText xml:space="preserve"> ADDIN ZOTERO_ITEM CSL_CITATION {"citationID":"af6kb3bj6k","properties":{"formattedCitation":"\\super 9\\nosupersub{}","plainCitation":"9","noteIndex":0},"citationItems":[{"id":3334,"uris":["http://zotero.org/users/5374610/items/IX4N6RWU"],"itemData":{"id":3334,"type":"article-journal","abstract":"Amyloid-β (Aβ) senile plaques and neurofibrillary tangles of tau are generally recognized as the culprits of Alzheimer's disease (AD) and related dementia. About 25 years ago, the amyloid cascade hypotheses postulated a direct correlation of plaques with the development of AD, and it has been the dominant theory since then. In this period, more than 200 clinical trials focused mainly on targeting components of the Aβ cascade have dramatically failed, some of them in Phase III. With a greater than 99.6% failure rate at a cost of several billion from governments, industry, and private funders, therapeutic strategies targeting amyloid and tau are now under scrutiny. Therefore, it is time to reevaluate alternatives to targeting Aβ and tau as effective therapeutic strategies for AD. The diagnosis of AD is currently based on medical examination of symptoms including tests to assess memory impairment, attention, language, and other thinking skills. This is complemented with brain scans, such as computed tomography, magnetic resonance imaging, or positron emission tomography with the help of imaging probes targeting Aβ or tau deposits. This approach has contributed to the tunnel vision focus on Aβ and tau as the main culprits of AD. However, events upstream of these proteopathies (age-related impaired neuronal bioenergetics, lysosome function, neurotrophic signaling, and neuroinflammation, among others) are almost surely where the development of alternative therapeutic interventions should be targeted. Here, we present the current status of therapeutic candidates targeting diverse mechanisms and strategies including Aβ and tau, proteins involved in Aβ production and trafficking (ApoE, α/β/γ-secretases), neuroinflammation, neurotransmitters, neuroprotective agents antimicrobials, and gene and stem cell therapy. There are currently around 33 compounds in Phase III, 78 in Phase II, and 32 more in Phase I trials. With the current world health crisis of increased dementia in a rapidly aging population, effective AD therapies are desperately needed.","container-title":"International Review of Neurobiology","DOI":"10.1016/bs.irn.2020.03.022","ISSN":"2162-5514","journalAbbreviation":"Int Rev Neurobiol","language":"eng","note":"PMID: 32739008","page":"3-50","source":"PubMed","title":"Status and future directions of clinical trials in Alzheimer's disease","volume":"154","author":[{"family":"Plascencia-Villa","given":"Germán"},{"family":"Perry","given":"George"}],"issued":{"date-parts":[["2020"]]}}}],"schema":"https://github.com/citation-style-language/schema/raw/master/csl-citation.json"} </w:instrText>
      </w:r>
      <w:ins w:id="16" w:author="Hannah Moyer" w:date="2023-04-04T14:36:00Z">
        <w:r w:rsidR="00611C31">
          <w:fldChar w:fldCharType="separate"/>
        </w:r>
      </w:ins>
      <w:r w:rsidR="00FE308F" w:rsidRPr="00FE308F">
        <w:rPr>
          <w:vertAlign w:val="superscript"/>
        </w:rPr>
        <w:t>9</w:t>
      </w:r>
      <w:ins w:id="17" w:author="Hannah Moyer" w:date="2023-04-04T14:36:00Z">
        <w:r w:rsidR="00611C31">
          <w:fldChar w:fldCharType="end"/>
        </w:r>
        <w:r w:rsidR="00611C31">
          <w:t xml:space="preserve"> other neurological diseases such as MS and migraine have several classes of medications that make clinical differences. In addition, there is one successful treatment available for TBI and Stroke.</w:t>
        </w:r>
        <w:r w:rsidR="00611C31">
          <w:fldChar w:fldCharType="begin"/>
        </w:r>
        <w:r w:rsidR="00611C31">
          <w:instrText xml:space="preserve"> ADDIN ZOTERO_ITEM CSL_CITATION {"citationID":"a112l6ma5n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611C31">
          <w:fldChar w:fldCharType="separate"/>
        </w:r>
        <w:r w:rsidR="00611C31" w:rsidRPr="00992C02">
          <w:rPr>
            <w:vertAlign w:val="superscript"/>
          </w:rPr>
          <w:t>3</w:t>
        </w:r>
        <w:r w:rsidR="00611C31">
          <w:fldChar w:fldCharType="end"/>
        </w:r>
        <w:r w:rsidR="00611C31">
          <w:t xml:space="preserve"> </w:t>
        </w:r>
      </w:ins>
      <w:r>
        <w:t xml:space="preserve">Over time, R&amp;D expenditures have increased in all </w:t>
      </w:r>
      <w:r w:rsidR="00E01124">
        <w:t>areas</w:t>
      </w:r>
      <w:ins w:id="18" w:author="Hannah Moyer" w:date="2023-04-04T14:36:00Z">
        <w:r w:rsidR="00611C31">
          <w:t xml:space="preserve"> of medical research</w:t>
        </w:r>
      </w:ins>
      <w:r>
        <w:t>, but there has not been an associated increase in approvals in neurologic drug development</w:t>
      </w:r>
      <w:ins w:id="19" w:author="Hannah Moyer" w:date="2023-04-04T14:36:00Z">
        <w:r w:rsidR="00611C31">
          <w:t xml:space="preserve"> overall</w:t>
        </w:r>
      </w:ins>
      <w:r>
        <w:t>.</w:t>
      </w:r>
      <w:fldSimple w:instr=" ADDIN ZOTERO_TEMP ">
        <w:r w:rsidR="002E3FA9">
          <w:rPr>
            <w:noProof/>
          </w:rPr>
          <w:t xml:space="preserve"> </w:t>
        </w:r>
      </w:fldSimple>
      <w:r>
        <w:t>This has resulted in diminished investment in neurological drug development</w:t>
      </w:r>
      <w:r>
        <w:fldChar w:fldCharType="begin"/>
      </w:r>
      <w:r w:rsidR="00286C5E">
        <w:instrText xml:space="preserve"> ADDIN ZOTERO_ITEM CSL_CITATION {"citationID":"bfU7yTcf","properties":{"formattedCitation":"\\super 6,7\\nosupersub{}","plainCitation":"6,7","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fldChar w:fldCharType="separate"/>
      </w:r>
      <w:r w:rsidR="00286C5E" w:rsidRPr="00286C5E">
        <w:rPr>
          <w:vertAlign w:val="superscript"/>
        </w:rPr>
        <w:t>6,7</w:t>
      </w:r>
      <w:r>
        <w:fldChar w:fldCharType="end"/>
      </w:r>
      <w:r>
        <w:t xml:space="preserve"> and lower numbers of applications for funding by the NIH for neuroscience research.</w:t>
      </w:r>
      <w:r>
        <w:fldChar w:fldCharType="begin"/>
      </w:r>
      <w:r w:rsidR="00FE308F">
        <w:instrText xml:space="preserve"> ADDIN ZOTERO_ITEM CSL_CITATION {"citationID":"laexhWSO","properties":{"formattedCitation":"\\super 10\\nosupersub{}","plainCitation":"10","noteIndex":0},"citationItems":[{"id":3303,"uris":["http://zotero.org/users/5374610/items/6TXURHUS"],"itemData":{"id":3303,"type":"article-journal","abstract":"Objective\nTo study and provide an update on the state of clinical research in neurology in the United States.\n\nMethods\nUS American Academy of Neurology members and chairs of departments of neurology were surveyed regarding clinical research in 2016. NIH data on the neuroscience pipeline and extramural grant funding were also collected.\n\nResults\nThe response rate was 32% (n = 254) for nonchair researchers and 58% (n = 67) for department chairs. Researcher respondents were on average 50 years old, 66% were men, and 81% were actively conducting clinical research, with phase II/III clinical trials and outcome measure studies being the most common type of research conducted. Time to conduct research, recruitment, and administrative burden were the major barriers reported. According to department chairs, funding and training opportunities in patient-oriented research have increased over the last 10 years. Overall, applicants to neuroscience-specific NIH institutes for extramural funding have decreased over the same time period.\n\nConclusions\nThe state of clinical research in neurology has remained relatively stable over the last 10 years, but neurologists still have barriers in conducting clinical research. There has been an interval decrease in neuroscience applicants for NIH funding, which raises concerns about the pipeline and future of clinical research in neurology. These results will serve as a reference for the development of solutions to these issues.","container-title":"Neurology","DOI":"10.1212/WNL.0000000000005295","ISSN":"0028-3878","issue":"15","journalAbbreviation":"Neurology","note":"PMID: 29549220\nPMCID: PMC5894931","page":"e1347-e1354","source":"PubMed Central","title":"The state of clinical research in neurology","volume":"90","author":[{"family":"Hall","given":"Deborah A."},{"family":"Ramos","given":"Alberto R."},{"family":"Gelfand","given":"Jeffrey Marc"},{"family":"Videnovic","given":"Aleksander"},{"family":"Benatar","given":"Michael"},{"family":"Cahill","given":"Carolyn"},{"family":"Kluger","given":"Benzi M."},{"family":"Goldman","given":"Myla"}],"issued":{"date-parts":[["2018",4,10]]}}}],"schema":"https://github.com/citation-style-language/schema/raw/master/csl-citation.json"} </w:instrText>
      </w:r>
      <w:r>
        <w:fldChar w:fldCharType="separate"/>
      </w:r>
      <w:r w:rsidR="00FE308F" w:rsidRPr="00FE308F">
        <w:rPr>
          <w:vertAlign w:val="superscript"/>
        </w:rPr>
        <w:t>10</w:t>
      </w:r>
      <w:r>
        <w:fldChar w:fldCharType="end"/>
      </w:r>
      <w:r w:rsidRPr="00A70259">
        <w:t xml:space="preserve"> </w:t>
      </w:r>
      <w:del w:id="20" w:author="Hannah Moyer" w:date="2023-04-04T14:35:00Z">
        <w:r w:rsidRPr="002E789B" w:rsidDel="00611C31">
          <w:delText>However, although</w:delText>
        </w:r>
      </w:del>
      <w:ins w:id="21" w:author="Hannah Moyer" w:date="2023-04-04T14:35:00Z">
        <w:r w:rsidR="00611C31">
          <w:t>Although</w:t>
        </w:r>
      </w:ins>
      <w:r w:rsidRPr="002E789B">
        <w:t xml:space="preserve"> the probability that a trial in </w:t>
      </w:r>
      <w:r>
        <w:t>some neurological disorders</w:t>
      </w:r>
      <w:r w:rsidRPr="002E789B">
        <w:t xml:space="preserve"> will find a successful drug historically is very low, </w:t>
      </w:r>
      <w:r w:rsidR="00CC5BC2">
        <w:t>positive results</w:t>
      </w:r>
      <w:r w:rsidRPr="002E789B">
        <w:t xml:space="preserve"> would have </w:t>
      </w:r>
      <w:r w:rsidR="00E01124">
        <w:t>a massive</w:t>
      </w:r>
      <w:r w:rsidRPr="002E789B">
        <w:t xml:space="preserve"> impact </w:t>
      </w:r>
      <w:ins w:id="22" w:author="Hannah Moyer" w:date="2023-03-30T22:15:00Z">
        <w:r w:rsidR="00B96A13">
          <w:t>on the experience of</w:t>
        </w:r>
      </w:ins>
      <w:del w:id="23" w:author="Hannah Moyer" w:date="2023-03-30T22:14:00Z">
        <w:r w:rsidRPr="002E789B" w:rsidDel="00B96A13">
          <w:delText xml:space="preserve">on </w:delText>
        </w:r>
        <w:commentRangeStart w:id="24"/>
        <w:r w:rsidRPr="002E789B" w:rsidDel="00B96A13">
          <w:delText>the population</w:delText>
        </w:r>
        <w:commentRangeEnd w:id="24"/>
        <w:r w:rsidR="00230AA4" w:rsidDel="00B96A13">
          <w:rPr>
            <w:rStyle w:val="CommentReference"/>
          </w:rPr>
          <w:commentReference w:id="24"/>
        </w:r>
      </w:del>
      <w:ins w:id="25" w:author="Hannah Moyer" w:date="2023-03-30T22:15:00Z">
        <w:r w:rsidR="00B96A13">
          <w:t xml:space="preserve"> millions of patients</w:t>
        </w:r>
      </w:ins>
      <w:r w:rsidR="0024200E">
        <w:t>.</w:t>
      </w:r>
      <w:r w:rsidRPr="002E789B">
        <w:fldChar w:fldCharType="begin"/>
      </w:r>
      <w:r w:rsidR="00286C5E">
        <w:instrText xml:space="preserve"> ADDIN ZOTERO_ITEM CSL_CITATION {"citationID":"TX9qkTOi","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2E789B">
        <w:fldChar w:fldCharType="separate"/>
      </w:r>
      <w:r w:rsidR="00286C5E" w:rsidRPr="00286C5E">
        <w:rPr>
          <w:vertAlign w:val="superscript"/>
        </w:rPr>
        <w:t>1</w:t>
      </w:r>
      <w:r w:rsidRPr="002E789B">
        <w:fldChar w:fldCharType="end"/>
      </w:r>
      <w:r>
        <w:rPr>
          <w:color w:val="000000" w:themeColor="text1"/>
        </w:rPr>
        <w:t xml:space="preserve"> </w:t>
      </w:r>
      <w:r w:rsidR="002569FC">
        <w:rPr>
          <w:color w:val="000000" w:themeColor="text1"/>
        </w:rPr>
        <w:t>This</w:t>
      </w:r>
      <w:r w:rsidR="00CC5BC2">
        <w:rPr>
          <w:color w:val="000000" w:themeColor="text1"/>
        </w:rPr>
        <w:t xml:space="preserve"> emphasizes the need for innovation and </w:t>
      </w:r>
      <w:r w:rsidR="002569FC">
        <w:rPr>
          <w:color w:val="000000" w:themeColor="text1"/>
        </w:rPr>
        <w:t xml:space="preserve">research on </w:t>
      </w:r>
      <w:del w:id="26" w:author="Hannah Moyer" w:date="2023-04-04T10:42:00Z">
        <w:r w:rsidR="002569FC" w:rsidDel="00353AF3">
          <w:rPr>
            <w:color w:val="000000" w:themeColor="text1"/>
          </w:rPr>
          <w:delText>how to bring</w:delText>
        </w:r>
      </w:del>
      <w:ins w:id="27" w:author="Hannah Moyer" w:date="2023-04-04T14:36:00Z">
        <w:r w:rsidR="00611C31">
          <w:rPr>
            <w:color w:val="000000" w:themeColor="text1"/>
          </w:rPr>
          <w:t>how to bring</w:t>
        </w:r>
      </w:ins>
      <w:r w:rsidR="002569FC">
        <w:rPr>
          <w:color w:val="000000" w:themeColor="text1"/>
        </w:rPr>
        <w:t xml:space="preserve"> drugs to approval in this disease area</w:t>
      </w:r>
      <w:r w:rsidR="004A4072">
        <w:rPr>
          <w:color w:val="000000" w:themeColor="text1"/>
        </w:rPr>
        <w:t>.</w:t>
      </w:r>
      <w:ins w:id="28" w:author="Hannah Moyer" w:date="2023-04-03T16:14:00Z">
        <w:r w:rsidR="00814F24">
          <w:t xml:space="preserve"> </w:t>
        </w:r>
      </w:ins>
    </w:p>
    <w:p w14:paraId="26F00031" w14:textId="3F3F61B8" w:rsidR="00A841BF" w:rsidRDefault="00A841BF" w:rsidP="00A841BF">
      <w:pPr>
        <w:pStyle w:val="ListParagraph"/>
        <w:ind w:left="0" w:firstLine="720"/>
      </w:pPr>
      <w:r w:rsidRPr="002E789B">
        <w:t>Generally, d</w:t>
      </w:r>
      <w:ins w:id="29" w:author="Hannah Moyer" w:date="2023-04-03T16:14:00Z">
        <w:r w:rsidR="00814F24">
          <w:t>ru</w:t>
        </w:r>
      </w:ins>
      <w:del w:id="30" w:author="Hannah Moyer" w:date="2023-04-03T16:14:00Z">
        <w:r w:rsidRPr="002E789B" w:rsidDel="00814F24">
          <w:delText>ru</w:delText>
        </w:r>
      </w:del>
      <w:r w:rsidRPr="002E789B">
        <w:t xml:space="preserve">g development follows a phased approach (1-4), each with a different goal </w:t>
      </w:r>
      <w:r w:rsidR="0024200E">
        <w:t xml:space="preserve">and </w:t>
      </w:r>
      <w:r w:rsidR="000A5C0C">
        <w:t>an</w:t>
      </w:r>
      <w:r w:rsidR="0024200E">
        <w:t xml:space="preserve"> increasing cost and number of patients involved</w:t>
      </w:r>
      <w:r w:rsidRPr="002E789B">
        <w:t>. Briefly, P1 trials focus on gathering pharmacological</w:t>
      </w:r>
      <w:r w:rsidR="0024200E">
        <w:t xml:space="preserve"> data</w:t>
      </w:r>
      <w:ins w:id="31" w:author="Hannah Moyer" w:date="2023-03-30T22:15:00Z">
        <w:r w:rsidR="00B96A13">
          <w:t xml:space="preserve"> and </w:t>
        </w:r>
      </w:ins>
      <w:del w:id="32" w:author="Hannah Moyer" w:date="2023-03-30T22:15:00Z">
        <w:r w:rsidR="0024200E" w:rsidDel="00B96A13">
          <w:delText xml:space="preserve">, </w:delText>
        </w:r>
      </w:del>
      <w:r w:rsidRPr="002E789B">
        <w:t xml:space="preserve">safety </w:t>
      </w:r>
      <w:r w:rsidR="0024200E">
        <w:t>information</w:t>
      </w:r>
      <w:ins w:id="33" w:author="Hannah Moyer" w:date="2023-03-30T22:15:00Z">
        <w:r w:rsidR="00B96A13">
          <w:t xml:space="preserve"> </w:t>
        </w:r>
      </w:ins>
      <w:del w:id="34" w:author="Hannah Moyer" w:date="2023-03-30T22:15:00Z">
        <w:r w:rsidR="0024200E" w:rsidDel="00B96A13">
          <w:delText xml:space="preserve">, and the </w:delText>
        </w:r>
        <w:commentRangeStart w:id="35"/>
        <w:r w:rsidR="001347DF" w:rsidDel="00B96A13">
          <w:delText>maximum tolerated dose</w:delText>
        </w:r>
        <w:r w:rsidR="0024200E" w:rsidDel="00B96A13">
          <w:delText xml:space="preserve"> </w:delText>
        </w:r>
        <w:commentRangeEnd w:id="35"/>
        <w:r w:rsidR="00230AA4" w:rsidDel="00B96A13">
          <w:rPr>
            <w:rStyle w:val="CommentReference"/>
          </w:rPr>
          <w:commentReference w:id="35"/>
        </w:r>
      </w:del>
      <w:r w:rsidR="0024200E" w:rsidRPr="002E789B">
        <w:t>for the treatment in humans</w:t>
      </w:r>
      <w:r w:rsidRPr="002E789B">
        <w:t>. P2 trials usually aim to collect safety and dose relationships</w:t>
      </w:r>
      <w:r w:rsidR="004A4072">
        <w:t xml:space="preserve"> while also</w:t>
      </w:r>
      <w:r w:rsidR="004A4072" w:rsidRPr="002E789B">
        <w:t xml:space="preserve"> </w:t>
      </w:r>
      <w:r w:rsidR="004A4072">
        <w:t xml:space="preserve">gathering </w:t>
      </w:r>
      <w:r w:rsidR="004A4072" w:rsidRPr="002E789B">
        <w:t>preliminary information on the efficacy of the new treatment</w:t>
      </w:r>
      <w:r w:rsidR="00230AA4">
        <w:t xml:space="preserve"> using surrogate endpoints</w:t>
      </w:r>
      <w:r w:rsidRPr="002E789B">
        <w:t>.</w:t>
      </w:r>
      <w:r w:rsidR="00074693" w:rsidRPr="002E789B">
        <w:fldChar w:fldCharType="begin"/>
      </w:r>
      <w:r w:rsidR="00A32292">
        <w:instrText xml:space="preserve"> ADDIN ZOTERO_ITEM CSL_CITATION {"citationID":"a1st6n4f7c3","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074693" w:rsidRPr="002E789B">
        <w:fldChar w:fldCharType="separate"/>
      </w:r>
      <w:r w:rsidR="00A32292" w:rsidRPr="00A32292">
        <w:rPr>
          <w:vertAlign w:val="superscript"/>
        </w:rPr>
        <w:t>11</w:t>
      </w:r>
      <w:r w:rsidR="00074693" w:rsidRPr="002E789B">
        <w:fldChar w:fldCharType="end"/>
      </w:r>
      <w:r w:rsidRPr="002E789B">
        <w:t xml:space="preserve"> </w:t>
      </w:r>
      <w:r w:rsidR="005B7CA6">
        <w:t xml:space="preserve">Phase 2 trials are sometimes separated into Phase 2a </w:t>
      </w:r>
      <w:r w:rsidR="00230AA4">
        <w:t>(which look mainly at</w:t>
      </w:r>
      <w:r w:rsidR="005B7CA6">
        <w:t xml:space="preserve"> safety, tolerability</w:t>
      </w:r>
      <w:r w:rsidR="00E01124">
        <w:t>,</w:t>
      </w:r>
      <w:r w:rsidR="005B7CA6">
        <w:t xml:space="preserve"> and proof of concept</w:t>
      </w:r>
      <w:r w:rsidR="00230AA4">
        <w:t>)</w:t>
      </w:r>
      <w:ins w:id="36" w:author="Hannah Moyer" w:date="2023-04-04T10:42:00Z">
        <w:r w:rsidR="00353AF3">
          <w:t>,</w:t>
        </w:r>
      </w:ins>
      <w:r w:rsidR="005B7CA6">
        <w:fldChar w:fldCharType="begin"/>
      </w:r>
      <w:r w:rsidR="00A32292">
        <w:instrText xml:space="preserve"> ADDIN ZOTERO_ITEM CSL_CITATION {"citationID":"a2nri3fnkng","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B7CA6">
        <w:fldChar w:fldCharType="separate"/>
      </w:r>
      <w:r w:rsidR="00A32292" w:rsidRPr="00A32292">
        <w:rPr>
          <w:vertAlign w:val="superscript"/>
        </w:rPr>
        <w:t>12</w:t>
      </w:r>
      <w:r w:rsidR="005B7CA6">
        <w:fldChar w:fldCharType="end"/>
      </w:r>
      <w:r w:rsidR="005B7CA6">
        <w:t xml:space="preserve"> and 2b </w:t>
      </w:r>
      <w:r w:rsidR="00230AA4">
        <w:t>(which test for</w:t>
      </w:r>
      <w:r w:rsidR="005B7CA6">
        <w:t xml:space="preserve"> efficacy</w:t>
      </w:r>
      <w:r w:rsidR="00230AA4">
        <w:t>)</w:t>
      </w:r>
      <w:r w:rsidR="005B7CA6">
        <w:t>.</w:t>
      </w:r>
      <w:r w:rsidR="00B37DA0">
        <w:t xml:space="preserve"> </w:t>
      </w:r>
      <w:r w:rsidR="0024200E">
        <w:t>Next</w:t>
      </w:r>
      <w:r w:rsidRPr="002E789B">
        <w:t xml:space="preserve">, P3 trials </w:t>
      </w:r>
      <w:r w:rsidR="00E01124">
        <w:t>aim to determine</w:t>
      </w:r>
      <w:r w:rsidRPr="002E789B">
        <w:t xml:space="preserve"> whether there </w:t>
      </w:r>
      <w:r w:rsidR="00E01124">
        <w:t>are</w:t>
      </w:r>
      <w:r w:rsidRPr="002E789B">
        <w:t xml:space="preserve"> enough safety and efficacy signals to move forward to approval. Finally, P4 trials are typically run post-approval to widen the approved population. These goals can vary across disease areas</w:t>
      </w:r>
      <w:r w:rsidR="00E01124">
        <w:t>,</w:t>
      </w:r>
      <w:r w:rsidR="0024200E">
        <w:t xml:space="preserve"> and the phase priorities are occasionally flexible</w:t>
      </w:r>
      <w:r w:rsidR="00E01124">
        <w:t>.</w:t>
      </w:r>
      <w:r w:rsidRPr="002E789B">
        <w:fldChar w:fldCharType="begin"/>
      </w:r>
      <w:r w:rsidR="00A32292">
        <w:instrText xml:space="preserve"> ADDIN ZOTERO_ITEM CSL_CITATION {"citationID":"JpzijS2p","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A32292" w:rsidRPr="00A32292">
        <w:rPr>
          <w:vertAlign w:val="superscript"/>
        </w:rPr>
        <w:t>11</w:t>
      </w:r>
      <w:r w:rsidRPr="002E789B">
        <w:fldChar w:fldCharType="end"/>
      </w:r>
      <w:r w:rsidRPr="002E789B">
        <w:t xml:space="preserve"> </w:t>
      </w:r>
    </w:p>
    <w:p w14:paraId="55FA63BD" w14:textId="318B7C58" w:rsidR="007D4CBE" w:rsidRDefault="00B17802" w:rsidP="00812702">
      <w:pPr>
        <w:pStyle w:val="ListParagraph"/>
        <w:ind w:left="0" w:firstLine="720"/>
      </w:pPr>
      <w:r>
        <w:t>There</w:t>
      </w:r>
      <w:r w:rsidR="00A841BF" w:rsidRPr="002E789B">
        <w:t xml:space="preserve"> are calls for new</w:t>
      </w:r>
      <w:r w:rsidR="004A4072">
        <w:t xml:space="preserve"> and</w:t>
      </w:r>
      <w:r w:rsidR="00A841BF" w:rsidRPr="002E789B">
        <w:t xml:space="preserve"> creative ways of modifying the drug development process to get these drugs to patients faster</w:t>
      </w:r>
      <w:r w:rsidR="0039689F">
        <w:t xml:space="preserve"> and </w:t>
      </w:r>
      <w:r w:rsidR="000A5C0C">
        <w:t xml:space="preserve">to </w:t>
      </w:r>
      <w:r w:rsidR="002A2863">
        <w:t>increase the incentives for companies to invest in their development</w:t>
      </w:r>
      <w:r w:rsidR="0039689F">
        <w:t xml:space="preserve"> without putting large numbers of patients and money into futile trials</w:t>
      </w:r>
      <w:r w:rsidR="002A2863">
        <w:t>.</w:t>
      </w:r>
      <w:r w:rsidR="002A2863">
        <w:fldChar w:fldCharType="begin"/>
      </w:r>
      <w:r w:rsidR="00286C5E">
        <w:instrText xml:space="preserve"> ADDIN ZOTERO_ITEM CSL_CITATION {"citationID":"a2idpc4v8lj","properties":{"formattedCitation":"\\super 7\\nosupersub{}","plainCitation":"7","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2A2863">
        <w:fldChar w:fldCharType="separate"/>
      </w:r>
      <w:r w:rsidR="00286C5E" w:rsidRPr="00286C5E">
        <w:rPr>
          <w:vertAlign w:val="superscript"/>
        </w:rPr>
        <w:t>7</w:t>
      </w:r>
      <w:r w:rsidR="002A2863">
        <w:fldChar w:fldCharType="end"/>
      </w:r>
      <w:r w:rsidR="00A841BF" w:rsidRPr="002E789B">
        <w:t xml:space="preserve"> For example, when</w:t>
      </w:r>
      <w:r w:rsidR="00DE5229">
        <w:t xml:space="preserve"> interventions </w:t>
      </w:r>
      <w:del w:id="37" w:author="Hannah Moyer" w:date="2023-04-04T10:43:00Z">
        <w:r w:rsidR="00DE5229" w:rsidDel="00353AF3">
          <w:delText>ahve</w:delText>
        </w:r>
      </w:del>
      <w:ins w:id="38" w:author="Hannah Moyer" w:date="2023-04-04T10:43:00Z">
        <w:r w:rsidR="00353AF3">
          <w:t>have</w:t>
        </w:r>
      </w:ins>
      <w:r w:rsidR="00DE5229">
        <w:t xml:space="preserve"> shown exceptional promise in</w:t>
      </w:r>
      <w:r w:rsidR="00A841BF" w:rsidRPr="002E789B">
        <w:t xml:space="preserve"> P2 trials</w:t>
      </w:r>
      <w:del w:id="39" w:author="Hannah Moyer" w:date="2023-04-04T10:43:00Z">
        <w:r w:rsidR="00A841BF" w:rsidRPr="002E789B" w:rsidDel="00353AF3">
          <w:delText xml:space="preserve"> have shown exceptional promise</w:delText>
        </w:r>
      </w:del>
      <w:r w:rsidR="00A841BF" w:rsidRPr="002E789B">
        <w:t xml:space="preserve">, </w:t>
      </w:r>
      <w:r w:rsidR="00DE5229">
        <w:t>some commentators</w:t>
      </w:r>
      <w:r w:rsidR="00A841BF" w:rsidRPr="002E789B">
        <w:t xml:space="preserve"> called for bypassing P3 trials and going directly to approval without this extra layer of evidence gathering.</w:t>
      </w:r>
      <w:r w:rsidR="00A841BF" w:rsidRPr="002E789B">
        <w:fldChar w:fldCharType="begin"/>
      </w:r>
      <w:r w:rsidR="00A32292">
        <w:instrText xml:space="preserve"> ADDIN ZOTERO_ITEM CSL_CITATION {"citationID":"a244vf9cet3","properties":{"formattedCitation":"\\super 13\\nosupersub{}","plainCitation":"13","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A841BF" w:rsidRPr="002E789B">
        <w:fldChar w:fldCharType="separate"/>
      </w:r>
      <w:r w:rsidR="00A32292" w:rsidRPr="00A32292">
        <w:rPr>
          <w:vertAlign w:val="superscript"/>
        </w:rPr>
        <w:t>13</w:t>
      </w:r>
      <w:r w:rsidR="00A841BF" w:rsidRPr="002E789B">
        <w:fldChar w:fldCharType="end"/>
      </w:r>
      <w:r w:rsidR="00A841BF" w:rsidRPr="002E789B">
        <w:t xml:space="preserve"> Other designs, such as phase </w:t>
      </w:r>
      <w:r w:rsidR="004A4072">
        <w:t>1/2</w:t>
      </w:r>
      <w:r w:rsidR="00A841BF" w:rsidRPr="002E789B">
        <w:t xml:space="preserve"> or 2/3, create seamless transitions from phase to phase, using </w:t>
      </w:r>
      <w:r w:rsidR="00E01124">
        <w:t>fewer</w:t>
      </w:r>
      <w:r w:rsidR="00A841BF" w:rsidRPr="002E789B">
        <w:t xml:space="preserve"> patients, time, and resources </w:t>
      </w:r>
      <w:r w:rsidR="00DE5229">
        <w:t xml:space="preserve">– at least in the </w:t>
      </w:r>
      <w:r w:rsidR="00A841BF" w:rsidRPr="002E789B">
        <w:t>ideal</w:t>
      </w:r>
      <w:del w:id="40" w:author="Hannah Moyer" w:date="2023-04-04T10:43:00Z">
        <w:r w:rsidR="00A841BF" w:rsidRPr="002E789B" w:rsidDel="00353AF3">
          <w:delText>)</w:delText>
        </w:r>
      </w:del>
      <w:r w:rsidR="00A841BF" w:rsidRPr="002E789B">
        <w:t>.</w:t>
      </w:r>
      <w:ins w:id="41" w:author="Hannah Moyer" w:date="2023-04-04T10:43:00Z">
        <w:r w:rsidR="00353AF3">
          <w:t xml:space="preserve"> </w:t>
        </w:r>
      </w:ins>
      <w:r w:rsidR="00A841BF" w:rsidRPr="002E789B">
        <w:fldChar w:fldCharType="begin"/>
      </w:r>
      <w:r w:rsidR="00A32292">
        <w:instrText xml:space="preserve"> ADDIN ZOTERO_ITEM CSL_CITATION {"citationID":"a1plveh29t3","properties":{"formattedCitation":"\\super 14\\uc0\\u8211{}19\\nosupersub{}","plainCitation":"14–19","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A841BF" w:rsidRPr="002E789B">
        <w:fldChar w:fldCharType="separate"/>
      </w:r>
      <w:r w:rsidR="00A32292" w:rsidRPr="00A32292">
        <w:rPr>
          <w:vertAlign w:val="superscript"/>
        </w:rPr>
        <w:t>14–19</w:t>
      </w:r>
      <w:r w:rsidR="00A841BF" w:rsidRPr="002E789B">
        <w:fldChar w:fldCharType="end"/>
      </w:r>
      <w:r w:rsidR="00A841BF" w:rsidRPr="002E789B">
        <w:t xml:space="preserve"> </w:t>
      </w:r>
      <w:r w:rsidR="00B37DA0">
        <w:t xml:space="preserve">In neurology, other </w:t>
      </w:r>
      <w:r w:rsidR="00735561">
        <w:lastRenderedPageBreak/>
        <w:t>techniques</w:t>
      </w:r>
      <w:r w:rsidR="00B37DA0">
        <w:t xml:space="preserve"> for speeding up drug development include shortening P2 trials</w:t>
      </w:r>
      <w:r w:rsidR="004A4072">
        <w:t>,</w:t>
      </w:r>
      <w:r w:rsidR="00B37DA0">
        <w:fldChar w:fldCharType="begin"/>
      </w:r>
      <w:r w:rsidR="00A32292">
        <w:instrText xml:space="preserve"> ADDIN ZOTERO_ITEM CSL_CITATION {"citationID":"a2hnmkba7ri","properties":{"formattedCitation":"\\super 15\\nosupersub{}","plainCitation":"15","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B37DA0">
        <w:fldChar w:fldCharType="separate"/>
      </w:r>
      <w:r w:rsidR="00A32292" w:rsidRPr="00A32292">
        <w:rPr>
          <w:vertAlign w:val="superscript"/>
        </w:rPr>
        <w:t>15</w:t>
      </w:r>
      <w:r w:rsidR="00B37DA0">
        <w:fldChar w:fldCharType="end"/>
      </w:r>
      <w:r w:rsidR="00837FFB">
        <w:t xml:space="preserve"> using basket or platform trials</w:t>
      </w:r>
      <w:r w:rsidR="004A4072">
        <w:t>,</w:t>
      </w:r>
      <w:r w:rsidR="00837FFB">
        <w:fldChar w:fldCharType="begin"/>
      </w:r>
      <w:r w:rsidR="00A32292">
        <w:instrText xml:space="preserve"> ADDIN ZOTERO_ITEM CSL_CITATION {"citationID":"a1fmm5f8h40","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837FFB">
        <w:fldChar w:fldCharType="separate"/>
      </w:r>
      <w:r w:rsidR="00A32292" w:rsidRPr="00A32292">
        <w:rPr>
          <w:vertAlign w:val="superscript"/>
        </w:rPr>
        <w:t>12</w:t>
      </w:r>
      <w:r w:rsidR="00837FFB">
        <w:fldChar w:fldCharType="end"/>
      </w:r>
      <w:r w:rsidR="002538CE">
        <w:t xml:space="preserve"> historical controls</w:t>
      </w:r>
      <w:r w:rsidR="004A4072">
        <w:t>,</w:t>
      </w:r>
      <w:r w:rsidR="002538CE">
        <w:fldChar w:fldCharType="begin"/>
      </w:r>
      <w:r w:rsidR="00A32292">
        <w:instrText xml:space="preserve"> ADDIN ZOTERO_ITEM CSL_CITATION {"citationID":"akrb8c4bqu","properties":{"formattedCitation":"\\super 20\\nosupersub{}","plainCitation":"20","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002538CE">
        <w:fldChar w:fldCharType="separate"/>
      </w:r>
      <w:r w:rsidR="00A32292" w:rsidRPr="00A32292">
        <w:rPr>
          <w:vertAlign w:val="superscript"/>
        </w:rPr>
        <w:t>20</w:t>
      </w:r>
      <w:r w:rsidR="002538CE">
        <w:fldChar w:fldCharType="end"/>
      </w:r>
      <w:r w:rsidR="004A4072">
        <w:t xml:space="preserve"> </w:t>
      </w:r>
      <w:r w:rsidR="00D063DE">
        <w:t>pragmatic phase 3 trials</w:t>
      </w:r>
      <w:r w:rsidR="004A4072">
        <w:t>,</w:t>
      </w:r>
      <w:r w:rsidR="00D063DE">
        <w:fldChar w:fldCharType="begin"/>
      </w:r>
      <w:r w:rsidR="00A32292">
        <w:instrText xml:space="preserve"> ADDIN ZOTERO_ITEM CSL_CITATION {"citationID":"a2dmbk2tb61","properties":{"formattedCitation":"\\super 21\\nosupersub{}","plainCitation":"21","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D063DE">
        <w:fldChar w:fldCharType="separate"/>
      </w:r>
      <w:r w:rsidR="00A32292" w:rsidRPr="00A32292">
        <w:rPr>
          <w:vertAlign w:val="superscript"/>
        </w:rPr>
        <w:t>21</w:t>
      </w:r>
      <w:r w:rsidR="00D063DE">
        <w:fldChar w:fldCharType="end"/>
      </w:r>
      <w:r w:rsidR="00D063DE">
        <w:t xml:space="preserve"> </w:t>
      </w:r>
      <w:ins w:id="42" w:author="Hannah Moyer" w:date="2023-04-03T16:12:00Z">
        <w:r w:rsidR="00814F24">
          <w:t>enrichment designs</w:t>
        </w:r>
      </w:ins>
      <w:ins w:id="43" w:author="Hannah Moyer" w:date="2023-04-03T16:13:00Z">
        <w:r w:rsidR="00814F24">
          <w:t>,</w:t>
        </w:r>
      </w:ins>
      <w:r w:rsidR="00962C96">
        <w:fldChar w:fldCharType="begin"/>
      </w:r>
      <w:r w:rsidR="00A32292">
        <w:instrText xml:space="preserve"> ADDIN ZOTERO_ITEM CSL_CITATION {"citationID":"a24ak3p9fin","properties":{"formattedCitation":"\\super 22\\nosupersub{}","plainCitation":"22","noteIndex":0},"citationItems":[{"id":3400,"uris":["http://zotero.org/users/5374610/items/PJWRNPWQ"],"itemData":{"id":3400,"type":"article-journal","abstract":"Thoughtful clinical trial design is critical for efficient therapeutic development, particularly in the field of amyotrophic lateral sclerosis (ALS), where trials often aim to detect modest treatment effects among a population with heterogeneous disease progression. Appropriate outcome measure selection is necessary for trials to provide decisive and informative results. Investigators must consider the outcome measure’s reliability, responsiveness to detect change when change has actually occurred, clinical relevance, and psychometric performance. ALS clinical trials can also be performed more efficiently by utilizing statistical enrichment techniques. Innovations in ALS prediction models allow for selection of participants with less heterogeneity in disease progression rates without requiring a lead-in period, or participants can be stratified according to predicted progression. Statistical enrichment can reduce the needed sample size and improve study power, but investigators must find a balance between optimizing statistical efficiency and retaining generalizability of study findings to the broader ALS population. Additional progress is still needed for biomarker development and validation to confirm target engagement in ALS treatment trials. Selection of an appropriate biofluid biomarker depends on the treatment mechanism of interest, and biomarker studies should be incorporated into early phase trials. Inclusion of patients with ALS as advisors and advocates can strengthen clinical trial design and study retention, but more engagement efforts are needed to improve diversity and equity in ALS research studies. Another challenge for ALS therapeutic development is identifying ways to respect patient autonomy and improve access to experimental treatment, something that is strongly desired by many patients with ALS and ALS advocacy organizations. Expanded access programs that run concurrently to well-designed and adequately powered randomized controlled trials may provide an opportunity to broaden access to promising therapeutics without compromising scientific integrity or rushing regulatory approval of therapies without adequate proof of efficacy.","container-title":"Neurotherapeutics","DOI":"10.1007/s13311-022-01271-2","ISSN":"1878-7479","issue":"4","journalAbbreviation":"Neurotherapeutics","language":"en","page":"1180-1192","source":"Springer Link","title":"Considerations for Amyotrophic Lateral Sclerosis (ALS) Clinical Trial Design","volume":"19","author":[{"family":"Fournier","given":"Christina N."}],"issued":{"date-parts":[["2022",7,1]]}}}],"schema":"https://github.com/citation-style-language/schema/raw/master/csl-citation.json"} </w:instrText>
      </w:r>
      <w:r w:rsidR="00962C96">
        <w:fldChar w:fldCharType="separate"/>
      </w:r>
      <w:r w:rsidR="00A32292" w:rsidRPr="00A32292">
        <w:rPr>
          <w:vertAlign w:val="superscript"/>
        </w:rPr>
        <w:t>22</w:t>
      </w:r>
      <w:r w:rsidR="00962C96">
        <w:fldChar w:fldCharType="end"/>
      </w:r>
      <w:ins w:id="44" w:author="Hannah Moyer" w:date="2023-04-03T16:13:00Z">
        <w:r w:rsidR="00814F24">
          <w:t xml:space="preserve"> </w:t>
        </w:r>
      </w:ins>
      <w:r w:rsidR="00D063DE">
        <w:t>and</w:t>
      </w:r>
      <w:r w:rsidR="00735561">
        <w:t xml:space="preserve"> futility designs.</w:t>
      </w:r>
      <w:r w:rsidR="00735561">
        <w:fldChar w:fldCharType="begin"/>
      </w:r>
      <w:r w:rsidR="00A32292">
        <w:instrText xml:space="preserve"> ADDIN ZOTERO_ITEM CSL_CITATION {"citationID":"amh0cedvid","properties":{"formattedCitation":"\\super 23\\nosupersub{}","plainCitation":"23","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schema":"https://github.com/citation-style-language/schema/raw/master/csl-citation.json"} </w:instrText>
      </w:r>
      <w:r w:rsidR="00735561">
        <w:fldChar w:fldCharType="separate"/>
      </w:r>
      <w:r w:rsidR="00A32292" w:rsidRPr="00A32292">
        <w:rPr>
          <w:vertAlign w:val="superscript"/>
        </w:rPr>
        <w:t>23</w:t>
      </w:r>
      <w:r w:rsidR="00735561">
        <w:fldChar w:fldCharType="end"/>
      </w:r>
      <w:r w:rsidR="00B37DA0">
        <w:t xml:space="preserve"> </w:t>
      </w:r>
    </w:p>
    <w:p w14:paraId="6CB63272" w14:textId="7FAEEBE5" w:rsidR="00A82659" w:rsidRPr="002E789B" w:rsidRDefault="00DE5229" w:rsidP="00A82659">
      <w:pPr>
        <w:spacing w:after="30"/>
        <w:ind w:firstLine="360"/>
      </w:pPr>
      <w:r>
        <w:t>The present thesis</w:t>
      </w:r>
      <w:r w:rsidRPr="002E789B">
        <w:t xml:space="preserve"> </w:t>
      </w:r>
      <w:r w:rsidR="00A841BF" w:rsidRPr="002E789B">
        <w:t>will focus on a method less widely characterized and understood</w:t>
      </w:r>
      <w:r>
        <w:t>, which</w:t>
      </w:r>
      <w:r w:rsidR="007D4CBE">
        <w:t xml:space="preserve"> we call</w:t>
      </w:r>
      <w:r w:rsidR="00A841BF" w:rsidRPr="002E789B">
        <w:t xml:space="preserve"> </w:t>
      </w:r>
      <w:r w:rsidR="004A4072">
        <w:t>“</w:t>
      </w:r>
      <w:r w:rsidR="00A841BF" w:rsidRPr="002E789B">
        <w:t xml:space="preserve">P2 </w:t>
      </w:r>
      <w:r w:rsidR="004A4072">
        <w:t>b</w:t>
      </w:r>
      <w:r w:rsidR="00A841BF" w:rsidRPr="002E789B">
        <w:t>ypass</w:t>
      </w:r>
      <w:r>
        <w:t>.</w:t>
      </w:r>
      <w:r w:rsidR="004A4072">
        <w:t>”</w:t>
      </w:r>
      <w:r w:rsidR="00A841BF" w:rsidRPr="002E789B">
        <w:t xml:space="preserve"> </w:t>
      </w:r>
      <w:ins w:id="45" w:author="Hannah Moyer" w:date="2023-03-30T22:15:00Z">
        <w:r w:rsidR="00B96A13">
          <w:t xml:space="preserve">This </w:t>
        </w:r>
      </w:ins>
      <w:ins w:id="46" w:author="Hannah Moyer" w:date="2023-04-03T16:41:00Z">
        <w:r w:rsidR="00E9218D">
          <w:t>is</w:t>
        </w:r>
      </w:ins>
      <w:ins w:id="47" w:author="Hannah Moyer" w:date="2023-03-30T22:15:00Z">
        <w:r w:rsidR="00B96A13">
          <w:t xml:space="preserve"> d</w:t>
        </w:r>
      </w:ins>
      <w:del w:id="48" w:author="Hannah Moyer" w:date="2023-03-30T22:15:00Z">
        <w:r w:rsidR="00A841BF" w:rsidRPr="002E789B" w:rsidDel="00B96A13">
          <w:delText>d</w:delText>
        </w:r>
      </w:del>
      <w:r w:rsidR="00A841BF" w:rsidRPr="002E789B">
        <w:t xml:space="preserve">efined for our purposes as </w:t>
      </w:r>
      <w:r w:rsidR="007D4CBE">
        <w:t xml:space="preserve">the practice of initiating </w:t>
      </w:r>
      <w:r w:rsidR="00A841BF" w:rsidRPr="002E789B">
        <w:t xml:space="preserve">P3 trials without positive </w:t>
      </w:r>
      <w:ins w:id="49" w:author="Hannah Moyer" w:date="2023-04-04T14:46:00Z">
        <w:r w:rsidR="00611C31">
          <w:t xml:space="preserve">efficacy </w:t>
        </w:r>
      </w:ins>
      <w:r w:rsidR="00A841BF" w:rsidRPr="002E789B">
        <w:t>evidence from a P2 trial</w:t>
      </w:r>
      <w:ins w:id="50" w:author="Hannah Moyer" w:date="2023-04-04T14:44:00Z">
        <w:r w:rsidR="00611C31">
          <w:t xml:space="preserve"> investigating</w:t>
        </w:r>
      </w:ins>
      <w:del w:id="51" w:author="Hannah Moyer" w:date="2023-04-04T14:44:00Z">
        <w:r w:rsidR="00A841BF" w:rsidRPr="002E789B" w:rsidDel="00611C31">
          <w:delText>.</w:delText>
        </w:r>
      </w:del>
      <w:r>
        <w:t xml:space="preserve"> </w:t>
      </w:r>
      <w:ins w:id="52" w:author="Hannah Moyer" w:date="2023-04-04T14:44:00Z">
        <w:r w:rsidR="00611C31">
          <w:t>the same treatment in the same disease area</w:t>
        </w:r>
      </w:ins>
      <w:ins w:id="53" w:author="Hannah Moyer" w:date="2023-04-22T14:19:00Z">
        <w:r w:rsidR="00A2372B">
          <w:t>.</w:t>
        </w:r>
      </w:ins>
      <w:ins w:id="54" w:author="Hannah Moyer" w:date="2023-04-04T14:44:00Z">
        <w:r w:rsidR="00611C31" w:rsidRPr="002E789B">
          <w:t xml:space="preserve"> </w:t>
        </w:r>
      </w:ins>
      <w:del w:id="55" w:author="Hannah Moyer" w:date="2023-04-04T14:44:00Z">
        <w:r w:rsidDel="00611C31">
          <w:delText xml:space="preserve">This might occur when drug developers </w:delText>
        </w:r>
      </w:del>
      <w:del w:id="56" w:author="Hannah Moyer" w:date="2023-04-03T16:42:00Z">
        <w:r w:rsidDel="00E9218D">
          <w:delText>skip</w:delText>
        </w:r>
      </w:del>
      <w:del w:id="57" w:author="Hannah Moyer" w:date="2023-04-04T14:44:00Z">
        <w:r w:rsidDel="00611C31">
          <w:delText xml:space="preserve"> phase 2</w:delText>
        </w:r>
      </w:del>
      <w:del w:id="58" w:author="Hannah Moyer" w:date="2023-04-04T10:44:00Z">
        <w:r w:rsidDel="00353AF3">
          <w:delText>,</w:delText>
        </w:r>
      </w:del>
      <w:del w:id="59" w:author="Hannah Moyer" w:date="2023-04-03T16:45:00Z">
        <w:r w:rsidDel="00981D7D">
          <w:delText xml:space="preserve"> </w:delText>
        </w:r>
      </w:del>
      <w:del w:id="60" w:author="Hannah Moyer" w:date="2023-04-03T16:41:00Z">
        <w:r w:rsidRPr="000B0018" w:rsidDel="00E9218D">
          <w:rPr>
            <w:highlight w:val="yellow"/>
            <w:rPrChange w:id="61" w:author="Hannah Moyer" w:date="2023-04-03T16:28:00Z">
              <w:rPr/>
            </w:rPrChange>
          </w:rPr>
          <w:delText>or…… [describe].</w:delText>
        </w:r>
      </w:del>
      <w:del w:id="62" w:author="Hannah Moyer" w:date="2023-04-04T14:44:00Z">
        <w:r w:rsidR="00A841BF" w:rsidRPr="002E789B" w:rsidDel="00611C31">
          <w:delText xml:space="preserve"> </w:delText>
        </w:r>
        <w:r w:rsidR="00A82659" w:rsidRPr="002E789B" w:rsidDel="00611C31">
          <w:rPr>
            <w:color w:val="000000" w:themeColor="text1"/>
          </w:rPr>
          <w:delText xml:space="preserve">Regardless of the value of knowledge gained by this stage of the drug development timeline, </w:delText>
        </w:r>
        <w:r w:rsidR="002C657B" w:rsidDel="00611C31">
          <w:rPr>
            <w:color w:val="000000" w:themeColor="text1"/>
          </w:rPr>
          <w:delText xml:space="preserve">there are many documented instances of </w:delText>
        </w:r>
        <w:r w:rsidR="00A82659" w:rsidRPr="002E789B" w:rsidDel="00611C31">
          <w:rPr>
            <w:color w:val="000000" w:themeColor="text1"/>
          </w:rPr>
          <w:delText xml:space="preserve">P3 trials </w:delText>
        </w:r>
        <w:r w:rsidR="002C657B" w:rsidDel="00611C31">
          <w:rPr>
            <w:color w:val="000000" w:themeColor="text1"/>
          </w:rPr>
          <w:delText>that bypassed P2</w:delText>
        </w:r>
        <w:r w:rsidR="004A4072" w:rsidDel="00611C31">
          <w:rPr>
            <w:color w:val="000000" w:themeColor="text1"/>
          </w:rPr>
          <w:delText xml:space="preserve"> in neurology</w:delText>
        </w:r>
        <w:r w:rsidR="00A82659" w:rsidRPr="002E789B" w:rsidDel="00611C31">
          <w:rPr>
            <w:color w:val="000000" w:themeColor="text1"/>
          </w:rPr>
          <w:delText>.</w:delText>
        </w:r>
        <w:r w:rsidR="00A82659" w:rsidDel="00611C31">
          <w:rPr>
            <w:color w:val="000000" w:themeColor="text1"/>
          </w:rPr>
          <w:fldChar w:fldCharType="begin"/>
        </w:r>
        <w:r w:rsidR="00A32292" w:rsidDel="00611C31">
          <w:rPr>
            <w:color w:val="000000" w:themeColor="text1"/>
          </w:rPr>
          <w:delInstrText xml:space="preserve"> ADDIN ZOTERO_ITEM CSL_CITATION {"citationID":"a1l5ig0lopj","properties":{"formattedCitation":"\\super 21,24\\uc0\\u8211{}26\\nosupersub{}","plainCitation":"21,24–26","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delInstrText>
        </w:r>
        <w:r w:rsidR="00A82659" w:rsidDel="00611C31">
          <w:rPr>
            <w:color w:val="000000" w:themeColor="text1"/>
          </w:rPr>
          <w:fldChar w:fldCharType="separate"/>
        </w:r>
        <w:r w:rsidR="00A32292" w:rsidRPr="00A32292" w:rsidDel="00611C31">
          <w:rPr>
            <w:color w:val="000000"/>
            <w:vertAlign w:val="superscript"/>
          </w:rPr>
          <w:delText>21,24–26</w:delText>
        </w:r>
        <w:r w:rsidR="00A82659" w:rsidDel="00611C31">
          <w:rPr>
            <w:color w:val="000000" w:themeColor="text1"/>
          </w:rPr>
          <w:fldChar w:fldCharType="end"/>
        </w:r>
        <w:r w:rsidR="00A82659" w:rsidRPr="002E789B" w:rsidDel="00611C31">
          <w:rPr>
            <w:color w:val="000000" w:themeColor="text1"/>
          </w:rPr>
          <w:delText xml:space="preserve"> </w:delText>
        </w:r>
      </w:del>
      <w:r w:rsidR="00A82659" w:rsidRPr="002E789B">
        <w:rPr>
          <w:color w:val="000000" w:themeColor="text1"/>
        </w:rPr>
        <w:t xml:space="preserve">In these cases, </w:t>
      </w:r>
      <w:r w:rsidR="002C657B">
        <w:rPr>
          <w:color w:val="000000" w:themeColor="text1"/>
        </w:rPr>
        <w:t xml:space="preserve">the </w:t>
      </w:r>
      <w:r w:rsidR="00A82659" w:rsidRPr="002E789B">
        <w:rPr>
          <w:color w:val="000000" w:themeColor="text1"/>
        </w:rPr>
        <w:t xml:space="preserve">P3 </w:t>
      </w:r>
      <w:r w:rsidR="00A82659" w:rsidRPr="002E789B">
        <w:t xml:space="preserve">trials </w:t>
      </w:r>
      <w:r w:rsidR="002C657B">
        <w:t>may</w:t>
      </w:r>
      <w:r w:rsidR="00A82659" w:rsidRPr="002E789B">
        <w:t xml:space="preserve"> rely on data from other indications or drugs to infer information for their trial. For example, P3 trial investigators can extrapolate from trials looking at a similar drug in the same indication</w:t>
      </w:r>
      <w:r w:rsidR="00A82659" w:rsidRPr="002E789B">
        <w:fldChar w:fldCharType="begin"/>
      </w:r>
      <w:r w:rsidR="00FE308F">
        <w:instrText xml:space="preserve"> ADDIN ZOTERO_ITEM CSL_CITATION {"citationID":"0MKfQNi9","properties":{"formattedCitation":"\\super 24\\nosupersub{}","plainCitation":"24","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A82659" w:rsidRPr="002E789B">
        <w:fldChar w:fldCharType="separate"/>
      </w:r>
      <w:r w:rsidR="00FE308F" w:rsidRPr="00FE308F">
        <w:rPr>
          <w:vertAlign w:val="superscript"/>
        </w:rPr>
        <w:t>24</w:t>
      </w:r>
      <w:r w:rsidR="00A82659" w:rsidRPr="002E789B">
        <w:fldChar w:fldCharType="end"/>
      </w:r>
      <w:r w:rsidR="00A82659" w:rsidRPr="002E789B">
        <w:t xml:space="preserve"> or the same drug but a similar indication</w:t>
      </w:r>
      <w:r w:rsidR="004A4072">
        <w:t>.</w:t>
      </w:r>
      <w:r w:rsidR="00A82659" w:rsidRPr="002E789B">
        <w:fldChar w:fldCharType="begin"/>
      </w:r>
      <w:r w:rsidR="00FE308F">
        <w:instrText xml:space="preserve"> ADDIN ZOTERO_ITEM CSL_CITATION {"citationID":"a1843pnoebj","properties":{"formattedCitation":"\\super 21,25\\nosupersub{}","plainCitation":"21,25","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sidRPr="002E789B">
        <w:fldChar w:fldCharType="separate"/>
      </w:r>
      <w:r w:rsidR="00FE308F" w:rsidRPr="00FE308F">
        <w:rPr>
          <w:vertAlign w:val="superscript"/>
        </w:rPr>
        <w:t>21,25</w:t>
      </w:r>
      <w:r w:rsidR="00A82659" w:rsidRPr="002E789B">
        <w:fldChar w:fldCharType="end"/>
      </w:r>
      <w:ins w:id="63" w:author="Hannah Moyer" w:date="2023-04-04T14:47:00Z">
        <w:r w:rsidR="00611C31">
          <w:t xml:space="preserve"> </w:t>
        </w:r>
      </w:ins>
      <w:del w:id="64" w:author="Hannah Moyer" w:date="2023-04-04T14:47:00Z">
        <w:r w:rsidR="00A82659" w:rsidRPr="002E789B" w:rsidDel="00611C31">
          <w:delText xml:space="preserve"> </w:delText>
        </w:r>
        <w:r w:rsidR="00A82659" w:rsidDel="00611C31">
          <w:delText xml:space="preserve">It is also possible that some variables </w:delText>
        </w:r>
        <w:r w:rsidR="000A5C0C" w:rsidDel="00611C31">
          <w:delText xml:space="preserve">typically reserved for P2 trials </w:delText>
        </w:r>
        <w:r w:rsidR="00021B8E" w:rsidDel="00611C31">
          <w:delText>we</w:delText>
        </w:r>
        <w:r w:rsidR="000A5C0C" w:rsidDel="00611C31">
          <w:delText>re</w:delText>
        </w:r>
        <w:r w:rsidR="00A82659" w:rsidDel="00611C31">
          <w:delText xml:space="preserve"> </w:delText>
        </w:r>
        <w:r w:rsidR="00E01124" w:rsidDel="00611C31">
          <w:delText>studied</w:delText>
        </w:r>
        <w:r w:rsidR="00A82659" w:rsidDel="00611C31">
          <w:delText xml:space="preserve"> in P1 trials</w:delText>
        </w:r>
        <w:r w:rsidR="000A5C0C" w:rsidDel="00611C31">
          <w:delText xml:space="preserve">. </w:delText>
        </w:r>
      </w:del>
      <w:r w:rsidR="00A82659" w:rsidRPr="002E789B">
        <w:t>Alternatively, investigators sometimes run P2 trials but persevere after obtaining a nonpositive result on their clinical outcomes</w:t>
      </w:r>
      <w:ins w:id="65" w:author="Hannah Moyer" w:date="2023-04-04T14:46:00Z">
        <w:r w:rsidR="00611C31">
          <w:t xml:space="preserve"> or run P2 trials that are not aimed at investigating efficacy</w:t>
        </w:r>
      </w:ins>
      <w:r w:rsidR="00A82659">
        <w:t xml:space="preserve">. </w:t>
      </w:r>
      <w:ins w:id="66" w:author="Hannah Moyer" w:date="2023-04-04T14:48:00Z">
        <w:r w:rsidR="00611C31" w:rsidRPr="002E789B">
          <w:t>We will use all these cases to mean P2 bypass.</w:t>
        </w:r>
        <w:r w:rsidR="00611C31">
          <w:t xml:space="preserve"> </w:t>
        </w:r>
      </w:ins>
      <w:ins w:id="67" w:author="Hannah Moyer" w:date="2023-04-04T14:46:00Z">
        <w:r w:rsidR="00611C31">
          <w:rPr>
            <w:color w:val="000000" w:themeColor="text1"/>
          </w:rPr>
          <w:t>T</w:t>
        </w:r>
      </w:ins>
      <w:ins w:id="68" w:author="Hannah Moyer" w:date="2023-04-04T14:45:00Z">
        <w:r w:rsidR="00611C31">
          <w:rPr>
            <w:color w:val="000000" w:themeColor="text1"/>
          </w:rPr>
          <w:t xml:space="preserve">here are many documented instances of </w:t>
        </w:r>
        <w:r w:rsidR="00611C31" w:rsidRPr="002E789B">
          <w:rPr>
            <w:color w:val="000000" w:themeColor="text1"/>
          </w:rPr>
          <w:t xml:space="preserve">P3 trials </w:t>
        </w:r>
        <w:r w:rsidR="00611C31">
          <w:rPr>
            <w:color w:val="000000" w:themeColor="text1"/>
          </w:rPr>
          <w:t>that bypassed P2 in neurology</w:t>
        </w:r>
        <w:r w:rsidR="00611C31" w:rsidRPr="002E789B">
          <w:rPr>
            <w:color w:val="000000" w:themeColor="text1"/>
          </w:rPr>
          <w:t>.</w:t>
        </w:r>
        <w:r w:rsidR="00611C31">
          <w:rPr>
            <w:color w:val="000000" w:themeColor="text1"/>
          </w:rPr>
          <w:fldChar w:fldCharType="begin"/>
        </w:r>
      </w:ins>
      <w:r w:rsidR="00FE308F">
        <w:rPr>
          <w:color w:val="000000" w:themeColor="text1"/>
        </w:rPr>
        <w:instrText xml:space="preserve"> ADDIN ZOTERO_ITEM CSL_CITATION {"citationID":"a1l5ig0lopj","properties":{"formattedCitation":"\\super 21,26\\uc0\\u8211{}28\\nosupersub{}","plainCitation":"21,26–28","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ins w:id="69" w:author="Hannah Moyer" w:date="2023-04-04T14:45:00Z">
        <w:r w:rsidR="00611C31">
          <w:rPr>
            <w:color w:val="000000" w:themeColor="text1"/>
          </w:rPr>
          <w:fldChar w:fldCharType="separate"/>
        </w:r>
      </w:ins>
      <w:r w:rsidR="00FE308F" w:rsidRPr="00FE308F">
        <w:rPr>
          <w:color w:val="000000"/>
          <w:vertAlign w:val="superscript"/>
        </w:rPr>
        <w:t>21,26–28</w:t>
      </w:r>
      <w:ins w:id="70" w:author="Hannah Moyer" w:date="2023-04-04T14:45:00Z">
        <w:r w:rsidR="00611C31">
          <w:rPr>
            <w:color w:val="000000" w:themeColor="text1"/>
          </w:rPr>
          <w:fldChar w:fldCharType="end"/>
        </w:r>
      </w:ins>
      <w:del w:id="71" w:author="Hannah Moyer" w:date="2023-04-04T14:45:00Z">
        <w:r w:rsidR="00A82659" w:rsidRPr="002E789B" w:rsidDel="00611C31">
          <w:delText>We will use all these cases to mean P2 bypass.</w:delText>
        </w:r>
        <w:r w:rsidR="008F12B8" w:rsidDel="00611C31">
          <w:delText xml:space="preserve"> </w:delText>
        </w:r>
      </w:del>
    </w:p>
    <w:p w14:paraId="24BA2265" w14:textId="335CA0CD" w:rsidR="00A82659" w:rsidRDefault="00DE5229" w:rsidP="00A82659">
      <w:pPr>
        <w:ind w:firstLine="360"/>
      </w:pPr>
      <w:r>
        <w:t>A</w:t>
      </w:r>
      <w:r w:rsidRPr="002E789B">
        <w:t xml:space="preserve"> </w:t>
      </w:r>
      <w:r>
        <w:t>previous</w:t>
      </w:r>
      <w:r w:rsidRPr="002E789B">
        <w:t xml:space="preserve"> </w:t>
      </w:r>
      <w:r w:rsidR="00A82659" w:rsidRPr="002E789B">
        <w:t>study</w:t>
      </w:r>
      <w:del w:id="72" w:author="Hannah Moyer" w:date="2023-04-04T10:44:00Z">
        <w:r w:rsidDel="00353AF3">
          <w:delText>,</w:delText>
        </w:r>
      </w:del>
      <w:r>
        <w:t xml:space="preserve"> completed by the present author</w:t>
      </w:r>
      <w:del w:id="73" w:author="Hannah Moyer" w:date="2023-04-04T14:45:00Z">
        <w:r w:rsidDel="00611C31">
          <w:delText>,</w:delText>
        </w:r>
      </w:del>
      <w:r w:rsidR="00A82659" w:rsidRPr="002E789B">
        <w:t xml:space="preserve"> suggests that 4</w:t>
      </w:r>
      <w:r w:rsidR="006A3B35">
        <w:t>7</w:t>
      </w:r>
      <w:r w:rsidR="00A82659" w:rsidRPr="002E789B">
        <w:t xml:space="preserve">% of P3 cancer trials </w:t>
      </w:r>
      <w:r w:rsidR="00192BAA">
        <w:t>bypass P2 trials</w:t>
      </w:r>
      <w:r w:rsidR="00A82659" w:rsidRPr="002E789B">
        <w:t>. However, the drug development landscape is vastly different in neurology. For example, there are significantly fewer</w:t>
      </w:r>
      <w:r w:rsidR="00E01124">
        <w:t>,</w:t>
      </w:r>
      <w:r w:rsidR="00A82659" w:rsidRPr="002E789B">
        <w:t xml:space="preserve"> and longer clinical trials in neurology than in cancer, and the </w:t>
      </w:r>
      <w:del w:id="74" w:author="Hannah Moyer" w:date="2023-04-03T17:08:00Z">
        <w:r w:rsidR="00A82659" w:rsidRPr="002E789B" w:rsidDel="00A32292">
          <w:delText xml:space="preserve">benefit </w:delText>
        </w:r>
        <w:r w:rsidDel="00A32292">
          <w:delText xml:space="preserve">for </w:delText>
        </w:r>
      </w:del>
      <w:del w:id="75" w:author="Hannah Moyer" w:date="2023-04-03T17:07:00Z">
        <w:r w:rsidDel="00A32292">
          <w:delText xml:space="preserve">neurikogy </w:delText>
        </w:r>
      </w:del>
      <w:del w:id="76" w:author="Hannah Moyer" w:date="2023-04-03T17:08:00Z">
        <w:r w:rsidDel="00A32292">
          <w:delText>trials(?)</w:delText>
        </w:r>
        <w:r w:rsidRPr="002E789B" w:rsidDel="00A32292">
          <w:delText xml:space="preserve"> </w:delText>
        </w:r>
        <w:r w:rsidR="00A82659" w:rsidRPr="002E789B" w:rsidDel="00A32292">
          <w:delText>is</w:delText>
        </w:r>
      </w:del>
      <w:ins w:id="77" w:author="Hannah Moyer" w:date="2023-04-03T17:08:00Z">
        <w:r w:rsidR="00A32292">
          <w:t>treatments investigated are</w:t>
        </w:r>
      </w:ins>
      <w:r w:rsidR="00A82659" w:rsidRPr="002E789B">
        <w:t xml:space="preserve"> often marginal and palliative.</w:t>
      </w:r>
      <w:r w:rsidR="00A82659" w:rsidRPr="002E789B">
        <w:fldChar w:fldCharType="begin"/>
      </w:r>
      <w:r w:rsidR="00A32292">
        <w:instrText xml:space="preserve"> ADDIN ZOTERO_ITEM CSL_CITATION {"citationID":"c7kgV0LP","properties":{"formattedCitation":"\\super 29\\nosupersub{}","plainCitation":"29","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00A82659" w:rsidRPr="002E789B">
        <w:fldChar w:fldCharType="separate"/>
      </w:r>
      <w:r w:rsidR="00A32292" w:rsidRPr="00A32292">
        <w:rPr>
          <w:vertAlign w:val="superscript"/>
        </w:rPr>
        <w:t>29</w:t>
      </w:r>
      <w:r w:rsidR="00A82659" w:rsidRPr="002E789B">
        <w:fldChar w:fldCharType="end"/>
      </w:r>
      <w:r w:rsidR="00A82659" w:rsidRPr="002E789B">
        <w:t xml:space="preserve"> Contrary to oncology, where bypassing may be due to encouraging early safety or efficacy signals, bypassing P2 trials in neurology may be influenced by</w:t>
      </w:r>
      <w:r>
        <w:t xml:space="preserve"> an absence of biomarkers, low “pipeline density,”</w:t>
      </w:r>
      <w:r w:rsidR="00A82659" w:rsidRPr="002E789B">
        <w:t xml:space="preserve"> the lack of surrogate endpoints</w:t>
      </w:r>
      <w:r w:rsidR="00A82659" w:rsidRPr="002E789B">
        <w:fldChar w:fldCharType="begin"/>
      </w:r>
      <w:r w:rsidR="00A32292">
        <w:instrText xml:space="preserve"> ADDIN ZOTERO_ITEM CSL_CITATION {"citationID":"TThMaC2p","properties":{"formattedCitation":"\\super 3,30\\nosupersub{}","plainCitation":"3,30","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2659" w:rsidRPr="002E789B">
        <w:fldChar w:fldCharType="separate"/>
      </w:r>
      <w:r w:rsidR="00A32292" w:rsidRPr="00A32292">
        <w:rPr>
          <w:vertAlign w:val="superscript"/>
        </w:rPr>
        <w:t>3,30</w:t>
      </w:r>
      <w:r w:rsidR="00A82659" w:rsidRPr="002E789B">
        <w:fldChar w:fldCharType="end"/>
      </w:r>
      <w:r w:rsidR="00A82659" w:rsidRPr="002E789B">
        <w:t xml:space="preserve"> and </w:t>
      </w:r>
      <w:r w:rsidR="00192BAA">
        <w:rPr>
          <w:color w:val="000000" w:themeColor="text1"/>
        </w:rPr>
        <w:t>desperation</w:t>
      </w:r>
      <w:r w:rsidR="00A82659" w:rsidRPr="002E789B">
        <w:rPr>
          <w:color w:val="000000" w:themeColor="text1"/>
        </w:rPr>
        <w:t xml:space="preserve"> to find treatment options for a population with little to no treatment options</w:t>
      </w:r>
      <w:r w:rsidR="004A4072">
        <w:rPr>
          <w:color w:val="000000" w:themeColor="text1"/>
        </w:rPr>
        <w:t xml:space="preserve">, </w:t>
      </w:r>
      <w:r w:rsidR="00A82659" w:rsidRPr="002E789B">
        <w:rPr>
          <w:color w:val="000000" w:themeColor="text1"/>
        </w:rPr>
        <w:t>a</w:t>
      </w:r>
      <w:r w:rsidR="004A4072">
        <w:rPr>
          <w:color w:val="000000" w:themeColor="text1"/>
        </w:rPr>
        <w:t xml:space="preserve"> practice termed </w:t>
      </w:r>
      <w:r w:rsidR="00A82659" w:rsidRPr="002E789B">
        <w:rPr>
          <w:color w:val="000000" w:themeColor="text1"/>
        </w:rPr>
        <w:t xml:space="preserve"> “hail </w:t>
      </w:r>
      <w:r>
        <w:rPr>
          <w:color w:val="000000" w:themeColor="text1"/>
        </w:rPr>
        <w:t>M</w:t>
      </w:r>
      <w:r w:rsidR="00A82659" w:rsidRPr="002E789B">
        <w:rPr>
          <w:color w:val="000000" w:themeColor="text1"/>
        </w:rPr>
        <w:t>ary</w:t>
      </w:r>
      <w:del w:id="78" w:author="Hannah Moyer" w:date="2023-04-04T10:44:00Z">
        <w:r w:rsidR="00E01124" w:rsidDel="00353AF3">
          <w:rPr>
            <w:color w:val="000000" w:themeColor="text1"/>
          </w:rPr>
          <w:delText>”</w:delText>
        </w:r>
        <w:r w:rsidR="004A4072" w:rsidDel="00353AF3">
          <w:rPr>
            <w:color w:val="000000" w:themeColor="text1"/>
          </w:rPr>
          <w:delText>.</w:delText>
        </w:r>
      </w:del>
      <w:ins w:id="79" w:author="Hannah Moyer" w:date="2023-04-04T10:44:00Z">
        <w:r w:rsidR="00353AF3">
          <w:rPr>
            <w:color w:val="000000" w:themeColor="text1"/>
          </w:rPr>
          <w:t>.”</w:t>
        </w:r>
      </w:ins>
      <w:r w:rsidR="00A82659" w:rsidRPr="002E789B">
        <w:rPr>
          <w:color w:val="000000" w:themeColor="text1"/>
        </w:rPr>
        <w:fldChar w:fldCharType="begin"/>
      </w:r>
      <w:r w:rsidR="00A32292">
        <w:rPr>
          <w:color w:val="000000" w:themeColor="text1"/>
        </w:rPr>
        <w:instrText xml:space="preserve"> ADDIN ZOTERO_ITEM CSL_CITATION {"citationID":"PcUN2WBX","properties":{"formattedCitation":"\\super 21,31\\nosupersub{}","plainCitation":"21,31","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A82659" w:rsidRPr="002E789B">
        <w:rPr>
          <w:color w:val="000000" w:themeColor="text1"/>
        </w:rPr>
        <w:fldChar w:fldCharType="separate"/>
      </w:r>
      <w:r w:rsidR="00A32292" w:rsidRPr="00A32292">
        <w:rPr>
          <w:color w:val="000000"/>
          <w:vertAlign w:val="superscript"/>
        </w:rPr>
        <w:t>21,31</w:t>
      </w:r>
      <w:r w:rsidR="00A82659" w:rsidRPr="002E789B">
        <w:rPr>
          <w:color w:val="000000" w:themeColor="text1"/>
        </w:rPr>
        <w:fldChar w:fldCharType="end"/>
      </w:r>
      <w:r w:rsidR="00A82659" w:rsidRPr="002E789B">
        <w:rPr>
          <w:color w:val="000000" w:themeColor="text1"/>
        </w:rPr>
        <w:t xml:space="preserve"> Other reasons companies might </w:t>
      </w:r>
      <w:r w:rsidR="00192BAA">
        <w:rPr>
          <w:color w:val="000000" w:themeColor="text1"/>
        </w:rPr>
        <w:t>bypass P2</w:t>
      </w:r>
      <w:r w:rsidR="00A82659" w:rsidRPr="002E789B">
        <w:rPr>
          <w:color w:val="000000" w:themeColor="text1"/>
        </w:rPr>
        <w:t xml:space="preserve"> evidence include the </w:t>
      </w:r>
      <w:r w:rsidR="00E01124">
        <w:rPr>
          <w:color w:val="000000" w:themeColor="text1"/>
        </w:rPr>
        <w:t>“</w:t>
      </w:r>
      <w:r w:rsidR="00A82659" w:rsidRPr="002E789B">
        <w:rPr>
          <w:color w:val="000000" w:themeColor="text1"/>
        </w:rPr>
        <w:t>academic</w:t>
      </w:r>
      <w:r w:rsidR="00E01124">
        <w:rPr>
          <w:color w:val="000000" w:themeColor="text1"/>
        </w:rPr>
        <w:t xml:space="preserve"> </w:t>
      </w:r>
      <w:r w:rsidR="00A82659" w:rsidRPr="002E789B">
        <w:rPr>
          <w:color w:val="000000" w:themeColor="text1"/>
        </w:rPr>
        <w:t>industrial complex</w:t>
      </w:r>
      <w:r w:rsidR="00E01124">
        <w:rPr>
          <w:color w:val="000000" w:themeColor="text1"/>
        </w:rPr>
        <w:t>,”</w:t>
      </w:r>
      <w:r w:rsidR="00A82659" w:rsidRPr="002E789B">
        <w:rPr>
          <w:color w:val="000000" w:themeColor="text1"/>
        </w:rPr>
        <w:t xml:space="preserve"> market pressures</w:t>
      </w:r>
      <w:r w:rsidR="004A4072">
        <w:rPr>
          <w:color w:val="000000" w:themeColor="text1"/>
        </w:rPr>
        <w:t xml:space="preserve">, </w:t>
      </w:r>
      <w:r w:rsidR="00A82659" w:rsidRPr="002E789B">
        <w:rPr>
          <w:color w:val="000000" w:themeColor="text1"/>
        </w:rPr>
        <w:t xml:space="preserve">intense competition between companies, </w:t>
      </w:r>
      <w:r w:rsidR="004A4072">
        <w:rPr>
          <w:color w:val="000000" w:themeColor="text1"/>
        </w:rPr>
        <w:t>or</w:t>
      </w:r>
      <w:r w:rsidR="00A82659" w:rsidRPr="002E789B">
        <w:rPr>
          <w:color w:val="000000" w:themeColor="text1"/>
        </w:rPr>
        <w:t xml:space="preserve"> the </w:t>
      </w:r>
      <w:r w:rsidR="00E01124">
        <w:rPr>
          <w:color w:val="000000" w:themeColor="text1"/>
        </w:rPr>
        <w:t>vast</w:t>
      </w:r>
      <w:r w:rsidR="00A82659" w:rsidRPr="002E789B">
        <w:rPr>
          <w:color w:val="000000" w:themeColor="text1"/>
        </w:rPr>
        <w:t xml:space="preserve"> potential for payoff if successful.</w:t>
      </w:r>
      <w:r w:rsidR="00A82659" w:rsidRPr="002E789B">
        <w:rPr>
          <w:color w:val="000000" w:themeColor="text1"/>
        </w:rPr>
        <w:fldChar w:fldCharType="begin"/>
      </w:r>
      <w:r w:rsidR="00FE308F">
        <w:rPr>
          <w:color w:val="000000" w:themeColor="text1"/>
        </w:rPr>
        <w:instrText xml:space="preserve"> ADDIN ZOTERO_ITEM CSL_CITATION {"citationID":"Yifh6Ysd","properties":{"formattedCitation":"\\super 26\\nosupersub{}","plainCitation":"26","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A82659" w:rsidRPr="002E789B">
        <w:rPr>
          <w:color w:val="000000" w:themeColor="text1"/>
        </w:rPr>
        <w:fldChar w:fldCharType="separate"/>
      </w:r>
      <w:r w:rsidR="00FE308F" w:rsidRPr="00FE308F">
        <w:rPr>
          <w:color w:val="000000"/>
          <w:vertAlign w:val="superscript"/>
        </w:rPr>
        <w:t>26</w:t>
      </w:r>
      <w:r w:rsidR="00A82659" w:rsidRPr="002E789B">
        <w:rPr>
          <w:color w:val="000000" w:themeColor="text1"/>
        </w:rPr>
        <w:fldChar w:fldCharType="end"/>
      </w:r>
      <w:r w:rsidR="00A82659" w:rsidRPr="002E789B">
        <w:t xml:space="preserve"> </w:t>
      </w:r>
      <w:r>
        <w:t>Bypassing P2,</w:t>
      </w:r>
      <w:r w:rsidR="00A82659" w:rsidRPr="002E789B">
        <w:t xml:space="preserve"> if </w:t>
      </w:r>
      <w:r>
        <w:t>a</w:t>
      </w:r>
      <w:r w:rsidRPr="002E789B">
        <w:t xml:space="preserve"> </w:t>
      </w:r>
      <w:r w:rsidR="00A82659" w:rsidRPr="002E789B">
        <w:t xml:space="preserve">treatment </w:t>
      </w:r>
      <w:r>
        <w:t>proves</w:t>
      </w:r>
      <w:r w:rsidRPr="002E789B">
        <w:t xml:space="preserve"> </w:t>
      </w:r>
      <w:r w:rsidR="00A906A5">
        <w:t>effective</w:t>
      </w:r>
      <w:r>
        <w:t>,</w:t>
      </w:r>
      <w:r w:rsidR="00A82659" w:rsidRPr="002E789B">
        <w:t xml:space="preserve"> would likely speed up the time it takes for the treatment to be approved.</w:t>
      </w:r>
      <w:r w:rsidR="00A82659">
        <w:t xml:space="preserve"> However,</w:t>
      </w:r>
      <w:r w:rsidR="004A4072">
        <w:t xml:space="preserve"> some reviews explicitly note the importance of P2 trials in neurology drug development and </w:t>
      </w:r>
      <w:r>
        <w:t xml:space="preserve">admonish </w:t>
      </w:r>
      <w:r w:rsidR="004A4072">
        <w:t>against bypassing P2 trials.</w:t>
      </w:r>
      <w:r w:rsidR="004A4072">
        <w:fldChar w:fldCharType="begin"/>
      </w:r>
      <w:r w:rsidR="00FE308F">
        <w:instrText xml:space="preserve"> ADDIN ZOTERO_ITEM CSL_CITATION {"citationID":"a1bcpa7s53r","properties":{"formattedCitation":"\\super 5,25,32\\nosupersub{}","plainCitation":"5,25,32","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label":"page"},{"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label":"page"},{"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label":"page"}],"schema":"https://github.com/citation-style-language/schema/raw/master/csl-citation.json"} </w:instrText>
      </w:r>
      <w:r w:rsidR="004A4072">
        <w:fldChar w:fldCharType="separate"/>
      </w:r>
      <w:r w:rsidR="00FE308F" w:rsidRPr="00FE308F">
        <w:rPr>
          <w:vertAlign w:val="superscript"/>
        </w:rPr>
        <w:t>5,25,32</w:t>
      </w:r>
      <w:r w:rsidR="004A4072">
        <w:fldChar w:fldCharType="end"/>
      </w:r>
      <w:r w:rsidR="004A4072">
        <w:t xml:space="preserve"> </w:t>
      </w:r>
      <w:r w:rsidR="00A82659">
        <w:t xml:space="preserve"> </w:t>
      </w:r>
      <w:ins w:id="80" w:author="Hannah Moyer" w:date="2023-04-04T14:52:00Z">
        <w:r w:rsidR="00611C31">
          <w:t>This is because P3 trials that</w:t>
        </w:r>
      </w:ins>
      <w:ins w:id="81" w:author="Hannah Moyer" w:date="2023-04-04T14:53:00Z">
        <w:r w:rsidR="00611C31">
          <w:t xml:space="preserve"> bypassed </w:t>
        </w:r>
      </w:ins>
      <w:ins w:id="82" w:author="Hannah Moyer" w:date="2023-04-03T16:26:00Z">
        <w:r w:rsidR="00962C96">
          <w:t>P2</w:t>
        </w:r>
      </w:ins>
      <w:ins w:id="83" w:author="Hannah Moyer" w:date="2023-04-04T14:52:00Z">
        <w:r w:rsidR="00611C31">
          <w:t xml:space="preserve"> </w:t>
        </w:r>
      </w:ins>
      <w:ins w:id="84" w:author="Hannah Moyer" w:date="2023-04-03T16:26:00Z">
        <w:r w:rsidR="00962C96">
          <w:t>are initi</w:t>
        </w:r>
      </w:ins>
      <w:ins w:id="85" w:author="Hannah Moyer" w:date="2023-04-03T16:27:00Z">
        <w:r w:rsidR="00962C96">
          <w:t>ated with</w:t>
        </w:r>
      </w:ins>
      <w:ins w:id="86" w:author="Hannah Moyer" w:date="2023-04-03T16:25:00Z">
        <w:r w:rsidR="00962C96">
          <w:t xml:space="preserve"> </w:t>
        </w:r>
      </w:ins>
      <w:ins w:id="87" w:author="Hannah Moyer" w:date="2023-04-03T16:26:00Z">
        <w:r w:rsidR="00962C96">
          <w:t xml:space="preserve">a </w:t>
        </w:r>
      </w:ins>
      <w:commentRangeStart w:id="88"/>
      <w:del w:id="89" w:author="Hannah Moyer" w:date="2023-04-03T16:26:00Z">
        <w:r w:rsidR="004A4072" w:rsidDel="00962C96">
          <w:delText>The</w:delText>
        </w:r>
        <w:commentRangeEnd w:id="88"/>
        <w:r w:rsidDel="00962C96">
          <w:rPr>
            <w:rStyle w:val="CommentReference"/>
          </w:rPr>
          <w:commentReference w:id="88"/>
        </w:r>
        <w:r w:rsidR="00A82659" w:rsidDel="00962C96">
          <w:delText xml:space="preserve"> </w:delText>
        </w:r>
      </w:del>
      <w:r w:rsidR="004F7A61">
        <w:t xml:space="preserve">lower </w:t>
      </w:r>
      <w:r w:rsidR="00A82659">
        <w:t xml:space="preserve">amount of evidence </w:t>
      </w:r>
      <w:ins w:id="90" w:author="Hannah Moyer" w:date="2023-04-03T16:25:00Z">
        <w:r w:rsidR="00962C96">
          <w:t xml:space="preserve">available to optimize </w:t>
        </w:r>
      </w:ins>
      <w:ins w:id="91" w:author="Hannah Moyer" w:date="2023-04-03T16:24:00Z">
        <w:r w:rsidR="00962C96">
          <w:t>dose, safety, efficacy, and population</w:t>
        </w:r>
      </w:ins>
      <w:ins w:id="92" w:author="Hannah Moyer" w:date="2023-04-03T16:27:00Z">
        <w:r w:rsidR="00962C96">
          <w:t xml:space="preserve"> details. This may</w:t>
        </w:r>
      </w:ins>
      <w:del w:id="93" w:author="Hannah Moyer" w:date="2023-04-03T16:25:00Z">
        <w:r w:rsidR="00A82659" w:rsidDel="00962C96">
          <w:delText xml:space="preserve">available to shape </w:delText>
        </w:r>
      </w:del>
      <w:del w:id="94" w:author="Hannah Moyer" w:date="2023-04-03T16:27:00Z">
        <w:r w:rsidR="00A82659" w:rsidDel="00962C96">
          <w:delText>the P3 trial</w:delText>
        </w:r>
      </w:del>
      <w:del w:id="95" w:author="Hannah Moyer" w:date="2023-04-03T16:26:00Z">
        <w:r w:rsidR="00A82659" w:rsidDel="00962C96">
          <w:delText xml:space="preserve"> </w:delText>
        </w:r>
        <w:r w:rsidR="004A4072" w:rsidDel="00962C96">
          <w:delText xml:space="preserve">after bypassing </w:delText>
        </w:r>
      </w:del>
      <w:del w:id="96" w:author="Hannah Moyer" w:date="2023-04-03T16:27:00Z">
        <w:r w:rsidR="004F7A61" w:rsidDel="00962C96">
          <w:delText>may</w:delText>
        </w:r>
      </w:del>
      <w:r w:rsidR="004F7A61">
        <w:t xml:space="preserve"> </w:t>
      </w:r>
      <w:r w:rsidR="004A4072">
        <w:t>limit</w:t>
      </w:r>
      <w:r w:rsidR="004F7A61">
        <w:t xml:space="preserve"> </w:t>
      </w:r>
      <w:ins w:id="97" w:author="Hannah Moyer" w:date="2023-04-03T16:28:00Z">
        <w:r w:rsidR="00962C96">
          <w:t xml:space="preserve">the </w:t>
        </w:r>
      </w:ins>
      <w:del w:id="98" w:author="Hannah Moyer" w:date="2023-04-03T16:27:00Z">
        <w:r w:rsidR="004F7A61" w:rsidDel="00962C96">
          <w:delText xml:space="preserve">its </w:delText>
        </w:r>
      </w:del>
      <w:r w:rsidR="00A82659">
        <w:t>chance</w:t>
      </w:r>
      <w:ins w:id="99" w:author="Hannah Moyer" w:date="2023-04-03T16:28:00Z">
        <w:r w:rsidR="00962C96">
          <w:t xml:space="preserve"> that the P3 trial</w:t>
        </w:r>
      </w:ins>
      <w:r w:rsidR="00A82659">
        <w:t xml:space="preserve"> </w:t>
      </w:r>
      <w:ins w:id="100" w:author="Hannah Moyer" w:date="2023-04-03T16:28:00Z">
        <w:r w:rsidR="00962C96">
          <w:t xml:space="preserve">will be </w:t>
        </w:r>
      </w:ins>
      <w:del w:id="101" w:author="Hannah Moyer" w:date="2023-04-03T16:28:00Z">
        <w:r w:rsidR="00A82659" w:rsidDel="00962C96">
          <w:delText xml:space="preserve">of being </w:delText>
        </w:r>
      </w:del>
      <w:r w:rsidR="00A82659">
        <w:t>successful</w:t>
      </w:r>
      <w:r w:rsidR="004F7A61">
        <w:t>.</w:t>
      </w:r>
      <w:ins w:id="102" w:author="Hannah Moyer" w:date="2023-04-03T16:24:00Z">
        <w:r w:rsidR="00962C96">
          <w:t xml:space="preserve"> </w:t>
        </w:r>
      </w:ins>
      <w:r w:rsidR="004F7A61">
        <w:t xml:space="preserve"> </w:t>
      </w:r>
    </w:p>
    <w:p w14:paraId="60442700" w14:textId="244E871B" w:rsidR="00A841BF" w:rsidRDefault="00A841BF" w:rsidP="00812702">
      <w:pPr>
        <w:pStyle w:val="ListParagraph"/>
        <w:ind w:left="0" w:firstLine="720"/>
      </w:pPr>
      <w:r w:rsidRPr="00E25405">
        <w:t>In what follow</w:t>
      </w:r>
      <w:r w:rsidR="00172F1C" w:rsidRPr="00E25405">
        <w:t>s</w:t>
      </w:r>
      <w:r w:rsidR="006361CE" w:rsidRPr="00E25405">
        <w:t xml:space="preserve">, we will </w:t>
      </w:r>
      <w:r w:rsidR="00DE5229">
        <w:t>describe</w:t>
      </w:r>
      <w:r w:rsidR="00DE5229" w:rsidRPr="00E25405">
        <w:t xml:space="preserve"> </w:t>
      </w:r>
      <w:r w:rsidR="006361CE" w:rsidRPr="00E25405">
        <w:t>the current literature on</w:t>
      </w:r>
      <w:r w:rsidR="00172F1C" w:rsidRPr="00E25405">
        <w:t xml:space="preserve"> </w:t>
      </w:r>
      <w:r w:rsidR="007D4CBE" w:rsidRPr="00E25405">
        <w:t>important variables</w:t>
      </w:r>
      <w:r w:rsidR="00021B8E">
        <w:t xml:space="preserve"> </w:t>
      </w:r>
      <w:r w:rsidR="007D4CBE" w:rsidRPr="00E25405">
        <w:t xml:space="preserve">typically explored in </w:t>
      </w:r>
      <w:r w:rsidR="00172F1C" w:rsidRPr="00E25405">
        <w:t>P2 trials in neurology</w:t>
      </w:r>
      <w:r w:rsidR="00E01124">
        <w:t>,</w:t>
      </w:r>
      <w:r w:rsidR="007D4CBE" w:rsidRPr="00E25405">
        <w:t xml:space="preserve"> along with how th</w:t>
      </w:r>
      <w:r w:rsidR="00E25405" w:rsidRPr="00E25405">
        <w:t>e data can be used to make go/no</w:t>
      </w:r>
      <w:r w:rsidR="00DE5229">
        <w:t>-go</w:t>
      </w:r>
      <w:r w:rsidR="00E25405" w:rsidRPr="00E25405">
        <w:t xml:space="preserve"> decisions for P3 trial</w:t>
      </w:r>
      <w:r w:rsidR="00021B8E">
        <w:t>s</w:t>
      </w:r>
      <w:r w:rsidR="00376E00">
        <w:t xml:space="preserve"> and to shape subsequent trials</w:t>
      </w:r>
      <w:r w:rsidR="00034FFB" w:rsidRPr="00E25405">
        <w:t xml:space="preserve">. </w:t>
      </w:r>
      <w:r w:rsidR="00E25405" w:rsidRPr="00E25405">
        <w:t xml:space="preserve">This will be followed </w:t>
      </w:r>
      <w:r w:rsidR="00E01124">
        <w:t>by</w:t>
      </w:r>
      <w:r w:rsidR="00E25405" w:rsidRPr="00E25405">
        <w:t xml:space="preserve"> a discussion of how bypassing P2 trials may impact the research trajectory and</w:t>
      </w:r>
      <w:r w:rsidR="00DE5229">
        <w:t xml:space="preserve"> the welfare of trial</w:t>
      </w:r>
      <w:r w:rsidR="00E25405" w:rsidRPr="00E25405">
        <w:t xml:space="preserve"> </w:t>
      </w:r>
      <w:r w:rsidR="00021B8E">
        <w:t>participants</w:t>
      </w:r>
      <w:r w:rsidR="00E25405" w:rsidRPr="00E25405">
        <w:t>.</w:t>
      </w:r>
    </w:p>
    <w:p w14:paraId="3199049E" w14:textId="77777777" w:rsidR="00A841BF" w:rsidRDefault="00A841BF" w:rsidP="00A841BF">
      <w:pPr>
        <w:pStyle w:val="ListParagraph"/>
        <w:ind w:left="0" w:firstLine="720"/>
      </w:pPr>
    </w:p>
    <w:p w14:paraId="5652DE2A" w14:textId="4D9E1CA8" w:rsidR="00A841BF" w:rsidRPr="00712700" w:rsidRDefault="00CC5BC2" w:rsidP="00A841BF">
      <w:pPr>
        <w:rPr>
          <w:b/>
          <w:bCs/>
          <w:color w:val="000000" w:themeColor="text1"/>
        </w:rPr>
      </w:pPr>
      <w:r>
        <w:rPr>
          <w:b/>
          <w:bCs/>
          <w:color w:val="000000" w:themeColor="text1"/>
        </w:rPr>
        <w:t xml:space="preserve">The purpose of </w:t>
      </w:r>
      <w:r w:rsidR="00A841BF" w:rsidRPr="00712700">
        <w:rPr>
          <w:b/>
          <w:bCs/>
          <w:color w:val="000000" w:themeColor="text1"/>
        </w:rPr>
        <w:t xml:space="preserve">P2 </w:t>
      </w:r>
      <w:r w:rsidR="00A82659">
        <w:rPr>
          <w:b/>
          <w:bCs/>
          <w:color w:val="000000" w:themeColor="text1"/>
        </w:rPr>
        <w:t>t</w:t>
      </w:r>
      <w:r w:rsidR="00A841BF" w:rsidRPr="00712700">
        <w:rPr>
          <w:b/>
          <w:bCs/>
          <w:color w:val="000000" w:themeColor="text1"/>
        </w:rPr>
        <w:t>rials</w:t>
      </w:r>
      <w:r w:rsidR="00712700">
        <w:rPr>
          <w:b/>
          <w:bCs/>
          <w:color w:val="000000" w:themeColor="text1"/>
        </w:rPr>
        <w:t xml:space="preserve"> in neurology</w:t>
      </w:r>
    </w:p>
    <w:p w14:paraId="767F2263" w14:textId="7E7A995B" w:rsidR="000D211A" w:rsidRDefault="00A841BF" w:rsidP="000D211A">
      <w:pPr>
        <w:ind w:firstLine="360"/>
      </w:pPr>
      <w:r w:rsidRPr="002E789B">
        <w:rPr>
          <w:color w:val="000000" w:themeColor="text1"/>
        </w:rPr>
        <w:t>To understand</w:t>
      </w:r>
      <w:ins w:id="103" w:author="Hannah Moyer" w:date="2023-03-30T22:16:00Z">
        <w:r w:rsidR="00B96A13">
          <w:rPr>
            <w:color w:val="000000" w:themeColor="text1"/>
          </w:rPr>
          <w:t xml:space="preserve"> </w:t>
        </w:r>
      </w:ins>
      <w:del w:id="104" w:author="Hannah Moyer" w:date="2023-03-30T22:16:00Z">
        <w:r w:rsidRPr="002E789B" w:rsidDel="00B96A13">
          <w:rPr>
            <w:color w:val="000000" w:themeColor="text1"/>
          </w:rPr>
          <w:delText xml:space="preserve"> whether </w:delText>
        </w:r>
        <w:commentRangeStart w:id="105"/>
        <w:r w:rsidR="00E01124" w:rsidDel="00B96A13">
          <w:rPr>
            <w:color w:val="000000" w:themeColor="text1"/>
          </w:rPr>
          <w:delText xml:space="preserve">it </w:delText>
        </w:r>
        <w:r w:rsidRPr="002E789B" w:rsidDel="00B96A13">
          <w:rPr>
            <w:color w:val="000000" w:themeColor="text1"/>
          </w:rPr>
          <w:delText xml:space="preserve">is </w:delText>
        </w:r>
        <w:commentRangeEnd w:id="105"/>
        <w:r w:rsidR="00115CD2" w:rsidDel="00B96A13">
          <w:rPr>
            <w:rStyle w:val="CommentReference"/>
          </w:rPr>
          <w:commentReference w:id="105"/>
        </w:r>
        <w:r w:rsidRPr="002E789B" w:rsidDel="00B96A13">
          <w:rPr>
            <w:color w:val="000000" w:themeColor="text1"/>
          </w:rPr>
          <w:delText>appropriate</w:delText>
        </w:r>
      </w:del>
      <w:ins w:id="106" w:author="Hannah Moyer" w:date="2023-03-30T22:16:00Z">
        <w:r w:rsidR="00B96A13">
          <w:rPr>
            <w:color w:val="000000" w:themeColor="text1"/>
          </w:rPr>
          <w:t xml:space="preserve">the </w:t>
        </w:r>
      </w:ins>
      <w:ins w:id="107" w:author="Hannah Moyer" w:date="2023-04-04T14:58:00Z">
        <w:r w:rsidR="00AA0B12">
          <w:rPr>
            <w:color w:val="000000" w:themeColor="text1"/>
          </w:rPr>
          <w:t>usefulness</w:t>
        </w:r>
      </w:ins>
      <w:ins w:id="108" w:author="Hannah Moyer" w:date="2023-03-30T22:16:00Z">
        <w:r w:rsidR="00B96A13">
          <w:rPr>
            <w:color w:val="000000" w:themeColor="text1"/>
          </w:rPr>
          <w:t xml:space="preserve"> of</w:t>
        </w:r>
      </w:ins>
      <w:r w:rsidRPr="002E789B">
        <w:rPr>
          <w:color w:val="000000" w:themeColor="text1"/>
        </w:rPr>
        <w:t xml:space="preserve"> </w:t>
      </w:r>
      <w:del w:id="109" w:author="Hannah Moyer" w:date="2023-03-30T22:16:00Z">
        <w:r w:rsidRPr="002E789B" w:rsidDel="00B96A13">
          <w:rPr>
            <w:color w:val="000000" w:themeColor="text1"/>
          </w:rPr>
          <w:delText xml:space="preserve">to </w:delText>
        </w:r>
      </w:del>
      <w:r w:rsidRPr="002E789B">
        <w:rPr>
          <w:color w:val="000000" w:themeColor="text1"/>
        </w:rPr>
        <w:t>bypass</w:t>
      </w:r>
      <w:ins w:id="110" w:author="Hannah Moyer" w:date="2023-03-30T22:16:00Z">
        <w:r w:rsidR="00B96A13">
          <w:rPr>
            <w:color w:val="000000" w:themeColor="text1"/>
          </w:rPr>
          <w:t>ing</w:t>
        </w:r>
      </w:ins>
      <w:r w:rsidRPr="002E789B">
        <w:rPr>
          <w:color w:val="000000" w:themeColor="text1"/>
        </w:rPr>
        <w:t xml:space="preserve"> P2 trials, it is first important</w:t>
      </w:r>
      <w:r w:rsidRPr="002E789B">
        <w:t xml:space="preserve"> to understand the role of P2 trials in traditional neurological drug development.</w:t>
      </w:r>
      <w:r w:rsidRPr="002E789B">
        <w:rPr>
          <w:color w:val="000000" w:themeColor="text1"/>
        </w:rPr>
        <w:t xml:space="preserve"> </w:t>
      </w:r>
      <w:r>
        <w:t xml:space="preserve">Together with P1 trials, P2 trials make up </w:t>
      </w:r>
      <w:r w:rsidR="00115CD2">
        <w:t xml:space="preserve">what some commentators call the </w:t>
      </w:r>
      <w:r>
        <w:t>“learn zone”</w:t>
      </w:r>
      <w:r>
        <w:fldChar w:fldCharType="begin"/>
      </w:r>
      <w:r w:rsidR="00A32292">
        <w:instrText xml:space="preserve"> ADDIN ZOTERO_ITEM CSL_CITATION {"citationID":"a27jt74b1dl","properties":{"formattedCitation":"\\super 33\\nosupersub{}","plainCitation":"33","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fldChar w:fldCharType="separate"/>
      </w:r>
      <w:r w:rsidR="00A32292" w:rsidRPr="00A32292">
        <w:rPr>
          <w:vertAlign w:val="superscript"/>
        </w:rPr>
        <w:t>33</w:t>
      </w:r>
      <w:r>
        <w:fldChar w:fldCharType="end"/>
      </w:r>
      <w:r>
        <w:t xml:space="preserve"> of drug development, where you can c</w:t>
      </w:r>
      <w:r w:rsidRPr="002E789B">
        <w:rPr>
          <w:color w:val="000000" w:themeColor="text1"/>
        </w:rPr>
        <w:t>ollect data that has “a significant impact on future trial size, expense, and risk.”</w:t>
      </w:r>
      <w:r w:rsidRPr="002E789B">
        <w:rPr>
          <w:color w:val="000000" w:themeColor="text1"/>
        </w:rPr>
        <w:fldChar w:fldCharType="begin"/>
      </w:r>
      <w:r w:rsidR="00A32292">
        <w:rPr>
          <w:color w:val="000000" w:themeColor="text1"/>
        </w:rPr>
        <w:instrText xml:space="preserve"> ADDIN ZOTERO_ITEM CSL_CITATION {"citationID":"a1gtpburucf","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rPr>
          <w:color w:val="000000" w:themeColor="text1"/>
        </w:rPr>
        <w:fldChar w:fldCharType="separate"/>
      </w:r>
      <w:r w:rsidR="00A32292" w:rsidRPr="00A32292">
        <w:rPr>
          <w:color w:val="000000"/>
          <w:vertAlign w:val="superscript"/>
        </w:rPr>
        <w:t>11</w:t>
      </w:r>
      <w:r w:rsidRPr="002E789B">
        <w:rPr>
          <w:color w:val="000000" w:themeColor="text1"/>
        </w:rPr>
        <w:fldChar w:fldCharType="end"/>
      </w:r>
      <w:r w:rsidRPr="00464572">
        <w:t xml:space="preserve"> </w:t>
      </w:r>
      <w:del w:id="111" w:author="Hannah Moyer" w:date="2023-04-04T14:58:00Z">
        <w:r w:rsidR="005E7294" w:rsidDel="00AA0B12">
          <w:delText>The FDA has said that “</w:delText>
        </w:r>
        <w:r w:rsidR="00034FFB" w:rsidDel="00AA0B12">
          <w:delText>s</w:delText>
        </w:r>
        <w:r w:rsidR="005E7294" w:rsidDel="00AA0B12">
          <w:delText>ponsors assess phase 2 results to determine if the preliminary results are sufficiently promising to justify a phase 3 study”</w:delText>
        </w:r>
        <w:r w:rsidR="005E7294" w:rsidDel="00AA0B12">
          <w:fldChar w:fldCharType="begin"/>
        </w:r>
        <w:r w:rsidR="00A32292" w:rsidDel="00AA0B12">
          <w:delInstrText xml:space="preserve"> ADDIN ZOTERO_ITEM CSL_CITATION {"citationID":"afa4hamv9l","properties":{"formattedCitation":"\\super 34\\nosupersub{}","plainCitation":"34","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delInstrText>
        </w:r>
        <w:r w:rsidR="005E7294" w:rsidDel="00AA0B12">
          <w:fldChar w:fldCharType="separate"/>
        </w:r>
        <w:r w:rsidR="00A32292" w:rsidRPr="00A32292" w:rsidDel="00AA0B12">
          <w:rPr>
            <w:vertAlign w:val="superscript"/>
          </w:rPr>
          <w:delText>34</w:delText>
        </w:r>
        <w:r w:rsidR="005E7294" w:rsidDel="00AA0B12">
          <w:fldChar w:fldCharType="end"/>
        </w:r>
        <w:r w:rsidR="00950145" w:rsidDel="00AA0B12">
          <w:delText xml:space="preserve"> </w:delText>
        </w:r>
        <w:r w:rsidR="00034FFB" w:rsidDel="00AA0B12">
          <w:delText xml:space="preserve">and </w:delText>
        </w:r>
      </w:del>
      <w:r w:rsidR="004F7A61">
        <w:t>P2 trials in AD have been called a “necessary step in drug development</w:t>
      </w:r>
      <w:r w:rsidR="00623456">
        <w:t>.”</w:t>
      </w:r>
      <w:r w:rsidR="004F7A61">
        <w:fldChar w:fldCharType="begin"/>
      </w:r>
      <w:r w:rsidR="00A32292">
        <w:instrText xml:space="preserve"> ADDIN ZOTERO_ITEM CSL_CITATION {"citationID":"a7o959goor","properties":{"formattedCitation":"\\super 19\\nosupersub{}","plainCitation":"19","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4F7A61">
        <w:fldChar w:fldCharType="separate"/>
      </w:r>
      <w:r w:rsidR="00A32292" w:rsidRPr="00A32292">
        <w:rPr>
          <w:vertAlign w:val="superscript"/>
        </w:rPr>
        <w:t>19</w:t>
      </w:r>
      <w:r w:rsidR="004F7A61">
        <w:fldChar w:fldCharType="end"/>
      </w:r>
      <w:r w:rsidR="004F7A61">
        <w:t xml:space="preserve"> </w:t>
      </w:r>
      <w:ins w:id="112" w:author="Hannah Moyer" w:date="2023-04-04T14:59:00Z">
        <w:r w:rsidR="00AA0B12">
          <w:t>In addition guidance from the FDA states that “sponsors assess phase 2 results to determine if the preliminary results are sufficiently promising to justify a phase 3 study”</w:t>
        </w:r>
        <w:r w:rsidR="00AA0B12">
          <w:fldChar w:fldCharType="begin"/>
        </w:r>
        <w:r w:rsidR="00AA0B12">
          <w:instrText xml:space="preserve"> ADDIN ZOTERO_ITEM CSL_CITATION {"citationID":"afa4hamv9l","properties":{"formattedCitation":"\\super 34\\nosupersub{}","plainCitation":"34","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AA0B12">
          <w:fldChar w:fldCharType="separate"/>
        </w:r>
        <w:r w:rsidR="00AA0B12" w:rsidRPr="00A32292">
          <w:rPr>
            <w:vertAlign w:val="superscript"/>
          </w:rPr>
          <w:t>34</w:t>
        </w:r>
        <w:r w:rsidR="00AA0B12">
          <w:fldChar w:fldCharType="end"/>
        </w:r>
        <w:r w:rsidR="00AA0B12">
          <w:t xml:space="preserve"> </w:t>
        </w:r>
      </w:ins>
      <w:r w:rsidR="00950145">
        <w:t>Therefore, b</w:t>
      </w:r>
      <w:r w:rsidRPr="002E789B">
        <w:t xml:space="preserve">ypassing P2 trials and the information gained from them may impact the future of </w:t>
      </w:r>
      <w:r w:rsidR="00623456">
        <w:t>the drug development trajectory</w:t>
      </w:r>
      <w:r w:rsidRPr="002E789B">
        <w:t>.</w:t>
      </w:r>
      <w:r w:rsidR="000D211A">
        <w:t xml:space="preserve"> In what follows, we will discuss three variables typically investigated in P2 trials and how the lack of </w:t>
      </w:r>
      <w:r w:rsidR="00021B8E">
        <w:t>each</w:t>
      </w:r>
      <w:r w:rsidR="000D211A">
        <w:t xml:space="preserve"> may impact future trials. </w:t>
      </w:r>
    </w:p>
    <w:p w14:paraId="49C00FE1" w14:textId="77777777" w:rsidR="00115CD2" w:rsidRPr="00EA4242" w:rsidRDefault="00115CD2" w:rsidP="000D211A">
      <w:pPr>
        <w:ind w:firstLine="360"/>
      </w:pPr>
    </w:p>
    <w:p w14:paraId="2F828B54" w14:textId="0CCE98A4" w:rsidR="00A841BF" w:rsidRPr="00712700" w:rsidRDefault="00A841BF" w:rsidP="00A841BF">
      <w:pPr>
        <w:rPr>
          <w:color w:val="000000" w:themeColor="text1"/>
          <w:u w:val="single"/>
        </w:rPr>
      </w:pPr>
      <w:commentRangeStart w:id="113"/>
      <w:r w:rsidRPr="00712700">
        <w:rPr>
          <w:color w:val="000000" w:themeColor="text1"/>
          <w:u w:val="single"/>
        </w:rPr>
        <w:t>Dose</w:t>
      </w:r>
      <w:r w:rsidR="00B22DBD">
        <w:rPr>
          <w:color w:val="000000" w:themeColor="text1"/>
          <w:u w:val="single"/>
        </w:rPr>
        <w:t xml:space="preserve"> </w:t>
      </w:r>
      <w:commentRangeEnd w:id="113"/>
      <w:r w:rsidR="008B5D00">
        <w:rPr>
          <w:rStyle w:val="CommentReference"/>
        </w:rPr>
        <w:commentReference w:id="113"/>
      </w:r>
      <w:r w:rsidR="00B22DBD">
        <w:rPr>
          <w:color w:val="000000" w:themeColor="text1"/>
          <w:u w:val="single"/>
        </w:rPr>
        <w:t xml:space="preserve">and schedule </w:t>
      </w:r>
    </w:p>
    <w:p w14:paraId="1D4CE547" w14:textId="33180B14" w:rsidR="00A841BF" w:rsidRPr="00A43A2C" w:rsidRDefault="00A841BF" w:rsidP="00A43A2C">
      <w:pPr>
        <w:ind w:firstLine="360"/>
      </w:pPr>
      <w:r w:rsidRPr="002E789B">
        <w:rPr>
          <w:color w:val="000000" w:themeColor="text1"/>
        </w:rPr>
        <w:lastRenderedPageBreak/>
        <w:t>The first task of a typical P2 trial in neurology is to find the optimal dose and schedule</w:t>
      </w:r>
      <w:r w:rsidR="00115CD2">
        <w:rPr>
          <w:color w:val="000000" w:themeColor="text1"/>
        </w:rPr>
        <w:t xml:space="preserve"> for administering the drug</w:t>
      </w:r>
      <w:r w:rsidRPr="002E789B">
        <w:t>.</w:t>
      </w:r>
      <w:r w:rsidRPr="002E789B">
        <w:fldChar w:fldCharType="begin"/>
      </w:r>
      <w:r w:rsidR="00FE308F">
        <w:instrText xml:space="preserve"> ADDIN ZOTERO_ITEM CSL_CITATION {"citationID":"cd7GPoM9","properties":{"formattedCitation":"\\super 24,25,35\\uc0\\u8211{}38\\nosupersub{}","plainCitation":"24,25,35–3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FE308F" w:rsidRPr="00FE308F">
        <w:rPr>
          <w:vertAlign w:val="superscript"/>
        </w:rPr>
        <w:t>24,25,35–38</w:t>
      </w:r>
      <w:r w:rsidRPr="002E789B">
        <w:fldChar w:fldCharType="end"/>
      </w:r>
      <w:r w:rsidRPr="002E789B">
        <w:t xml:space="preserve"> This is a stage where, using many doses</w:t>
      </w:r>
      <w:r w:rsidR="000D211A">
        <w:t xml:space="preserve"> (under the maximum tolerated dose found in P1</w:t>
      </w:r>
      <w:r w:rsidR="00021B8E">
        <w:t xml:space="preserve"> trials</w:t>
      </w:r>
      <w:r w:rsidR="000D211A">
        <w:t>)</w:t>
      </w:r>
      <w:r w:rsidRPr="002E789B">
        <w:t xml:space="preserve">, </w:t>
      </w:r>
      <w:r w:rsidR="000D211A">
        <w:t>researchers</w:t>
      </w:r>
      <w:r w:rsidRPr="002E789B">
        <w:t xml:space="preserve"> can begin to see a dose relationship in the safety </w:t>
      </w:r>
      <w:r w:rsidR="0002292C">
        <w:t xml:space="preserve">and efficacy </w:t>
      </w:r>
      <w:r w:rsidRPr="002E789B">
        <w:t>endpoints.</w:t>
      </w:r>
      <w:r w:rsidRPr="002E789B">
        <w:fldChar w:fldCharType="begin"/>
      </w:r>
      <w:r w:rsidR="00A32292">
        <w:instrText xml:space="preserve"> ADDIN ZOTERO_ITEM CSL_CITATION {"citationID":"llO8sR2K","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A32292" w:rsidRPr="00A32292">
        <w:rPr>
          <w:vertAlign w:val="superscript"/>
        </w:rPr>
        <w:t>11</w:t>
      </w:r>
      <w:r w:rsidRPr="002E789B">
        <w:fldChar w:fldCharType="end"/>
      </w:r>
      <w:r w:rsidRPr="002E789B">
        <w:t xml:space="preserve"> </w:t>
      </w:r>
      <w:r w:rsidR="0046642A">
        <w:t xml:space="preserve">Firstly, </w:t>
      </w:r>
      <w:del w:id="114" w:author="Hannah Moyer" w:date="2023-04-04T15:03:00Z">
        <w:r w:rsidR="0046642A" w:rsidDel="00AA0B12">
          <w:delText>the information collected from a</w:delText>
        </w:r>
        <w:r w:rsidRPr="002E789B" w:rsidDel="00AA0B12">
          <w:delText xml:space="preserve"> P2 trial</w:delText>
        </w:r>
      </w:del>
      <w:ins w:id="115" w:author="Hannah Moyer" w:date="2023-04-04T15:03:00Z">
        <w:r w:rsidR="00AA0B12">
          <w:t>this information</w:t>
        </w:r>
      </w:ins>
      <w:r w:rsidRPr="002E789B">
        <w:t xml:space="preserve"> </w:t>
      </w:r>
      <w:r w:rsidR="0002292C">
        <w:t>can help</w:t>
      </w:r>
      <w:r w:rsidRPr="002E789B">
        <w:t xml:space="preserve"> </w:t>
      </w:r>
      <w:r w:rsidR="0002292C">
        <w:t xml:space="preserve">ensure that </w:t>
      </w:r>
      <w:r w:rsidRPr="002E789B">
        <w:t>a safe dose is moved forward to P3 testing</w:t>
      </w:r>
      <w:r w:rsidR="00947AF5">
        <w:t xml:space="preserve">. </w:t>
      </w:r>
      <w:r w:rsidRPr="002E789B">
        <w:fldChar w:fldCharType="begin"/>
      </w:r>
      <w:r w:rsidR="00286C5E">
        <w:instrText xml:space="preserve"> ADDIN ZOTERO_ITEM CSL_CITATION {"citationID":"a1gg0m562ko","properties":{"formattedCitation":"\\super 24,25,27,33,35\\nosupersub{}","plainCitation":"24,25,27,33,35","dontUpdate":true,"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286C5E">
        <w:rPr>
          <w:vertAlign w:val="superscript"/>
        </w:rPr>
        <w:t xml:space="preserve"> </w:t>
      </w:r>
      <w:r w:rsidRPr="002E789B">
        <w:fldChar w:fldCharType="end"/>
      </w:r>
      <w:del w:id="116" w:author="Hannah Moyer" w:date="2023-04-04T15:04:00Z">
        <w:r w:rsidRPr="002E789B" w:rsidDel="005E5C3F">
          <w:delText xml:space="preserve">This can be </w:delText>
        </w:r>
        <w:r w:rsidR="00623456" w:rsidDel="005E5C3F">
          <w:delText>critical</w:delText>
        </w:r>
        <w:r w:rsidRPr="002E789B" w:rsidDel="005E5C3F">
          <w:delText xml:space="preserve"> in</w:delText>
        </w:r>
      </w:del>
      <w:ins w:id="117" w:author="Hannah Moyer" w:date="2023-04-04T15:04:00Z">
        <w:r w:rsidR="005E5C3F">
          <w:t>In</w:t>
        </w:r>
      </w:ins>
      <w:r w:rsidRPr="002E789B">
        <w:t xml:space="preserve"> CNS disorders</w:t>
      </w:r>
      <w:ins w:id="118" w:author="Hannah Moyer" w:date="2023-04-04T15:04:00Z">
        <w:r w:rsidR="005E5C3F">
          <w:t xml:space="preserve"> this is a critical step </w:t>
        </w:r>
      </w:ins>
      <w:del w:id="119" w:author="Hannah Moyer" w:date="2023-04-04T15:04:00Z">
        <w:r w:rsidRPr="002E789B" w:rsidDel="005E5C3F">
          <w:delText xml:space="preserve"> </w:delText>
        </w:r>
      </w:del>
      <w:r w:rsidRPr="002E789B">
        <w:t>because drugs treating these conditions</w:t>
      </w:r>
      <w:r w:rsidR="00115CD2">
        <w:t xml:space="preserve"> are often taken for prolonged periods, such that safety issues might emerge with chronic exposure. As well, CNS drugs</w:t>
      </w:r>
      <w:r w:rsidRPr="002E789B">
        <w:t xml:space="preserve"> can </w:t>
      </w:r>
      <w:r w:rsidR="00623456">
        <w:t>affect</w:t>
      </w:r>
      <w:r w:rsidR="00115CD2">
        <w:t xml:space="preserve"> the core of who we are</w:t>
      </w:r>
      <w:ins w:id="120" w:author="Hannah Moyer" w:date="2023-04-03T09:09:00Z">
        <w:r w:rsidR="00825209">
          <w:t xml:space="preserve"> and</w:t>
        </w:r>
        <w:r w:rsidR="007863B6">
          <w:t xml:space="preserve"> </w:t>
        </w:r>
      </w:ins>
      <w:del w:id="121" w:author="Hannah Moyer" w:date="2023-04-03T09:09:00Z">
        <w:r w:rsidR="00115CD2" w:rsidDel="00825209">
          <w:delText>. Drugs can affect</w:delText>
        </w:r>
        <w:r w:rsidRPr="002E789B" w:rsidDel="00825209">
          <w:delText xml:space="preserve"> personality</w:delText>
        </w:r>
        <w:r w:rsidR="00115CD2" w:rsidRPr="004F7D15" w:rsidDel="00825209">
          <w:delText>…</w:delText>
        </w:r>
        <w:r w:rsidRPr="004F7D15" w:rsidDel="00825209">
          <w:delText xml:space="preserve"> or </w:delText>
        </w:r>
        <w:r w:rsidR="00115CD2" w:rsidRPr="004F7D15" w:rsidDel="00825209">
          <w:delText xml:space="preserve">Also, CNS drugs often? Sometimes… </w:delText>
        </w:r>
      </w:del>
      <w:r w:rsidR="00115CD2" w:rsidRPr="004F7D15">
        <w:t>ca</w:t>
      </w:r>
      <w:r w:rsidR="00115CD2">
        <w:t xml:space="preserve">use adverse psychiatric outcomes, such as </w:t>
      </w:r>
      <w:r w:rsidRPr="002E789B">
        <w:t>suicidal behavior.</w:t>
      </w:r>
      <w:r w:rsidRPr="002E789B">
        <w:fldChar w:fldCharType="begin"/>
      </w:r>
      <w:r w:rsidR="00A32292">
        <w:instrText xml:space="preserve"> ADDIN ZOTERO_ITEM CSL_CITATION {"citationID":"a275un1v5qm","properties":{"formattedCitation":"\\super 3,11\\nosupersub{}","plainCitation":"3,11","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A32292" w:rsidRPr="00A32292">
        <w:rPr>
          <w:vertAlign w:val="superscript"/>
        </w:rPr>
        <w:t>3,11</w:t>
      </w:r>
      <w:r w:rsidRPr="002E789B">
        <w:fldChar w:fldCharType="end"/>
      </w:r>
      <w:r w:rsidRPr="002E789B">
        <w:t xml:space="preserve"> </w:t>
      </w:r>
      <w:commentRangeStart w:id="122"/>
      <w:del w:id="123" w:author="Hannah Moyer" w:date="2023-03-30T22:17:00Z">
        <w:r w:rsidRPr="002E789B" w:rsidDel="00B96A13">
          <w:delText xml:space="preserve">Data show </w:delText>
        </w:r>
        <w:commentRangeEnd w:id="122"/>
        <w:r w:rsidR="00115CD2" w:rsidDel="00B96A13">
          <w:rPr>
            <w:rStyle w:val="CommentReference"/>
          </w:rPr>
          <w:commentReference w:id="122"/>
        </w:r>
        <w:r w:rsidRPr="002E789B" w:rsidDel="00B96A13">
          <w:delText>that many</w:delText>
        </w:r>
      </w:del>
      <w:ins w:id="124" w:author="Hannah Moyer" w:date="2023-03-30T22:17:00Z">
        <w:r w:rsidR="00B96A13">
          <w:t>Many</w:t>
        </w:r>
      </w:ins>
      <w:r w:rsidRPr="002E789B">
        <w:t xml:space="preserve"> doses are changed (mostly lowered) after FDA approval due to safety concerns</w:t>
      </w:r>
      <w:r w:rsidR="00115CD2">
        <w:t>.</w:t>
      </w:r>
      <w:r w:rsidR="00303265">
        <w:fldChar w:fldCharType="begin"/>
      </w:r>
      <w:r w:rsidR="00FE308F">
        <w:instrText xml:space="preserve"> ADDIN ZOTERO_ITEM CSL_CITATION {"citationID":"a25aji4pdah","properties":{"formattedCitation":"\\super 39,40\\nosupersub{}","plainCitation":"39,40","noteIndex":0},"citationItems":[{"id":3402,"uris":["http://zotero.org/users/5374610/items/3PY3C6H9"],"itemData":{"id":3402,"type":"article-journal","container-title":"Clinical Pharmacology &amp; Therapeutics","DOI":"10.1038/sj.clpt.6100215","ISSN":"1532-6535","issue":"1","language":"en","note":"_eprint: https://onlinelibrary.wiley.com/doi/pdf/10.1038/sj.clpt.6100215","page":"12-14","source":"Wiley Online Library","title":"“Getting the Dose Right”: Facts, a Blueprint, and Encouragements","title-short":"“Getting the Dose Right”","volume":"82","author":[{"family":"Peck","given":"C C"},{"family":"Cross","given":"J T"}],"issued":{"date-parts":[["2007"]]}}},{"id":3405,"uris":["http://zotero.org/users/5374610/items/2MMG2YH7"],"itemData":{"id":3405,"type":"paper-conference","abstract":"Recent market withdrawals of prescription drug products have brought attention to premarketing safety research. Less known but related to some drug withdrawals are postmarketing dosage changes of newly marketed drugs, including both dosage reductions and increases. These events have serious effects on patients, manufacturers, and regulatory authorities. Most of these harmful events could be avoided by intensive employment of targeted clinical pharmacology investigations to optimize dosage prior to phase III testing and regulatory approval. In this paper, the frequency and implications of postmarketing dosing changes and market withdrawals are considered in light of approaches to preventing them.","collection-title":"Ernst Schering Research Foundation Workshop","container-title":"Appropriate Dose Selection — How to Optimize Clinical Drug Development","DOI":"10.1007/978-3-540-49529-1_16","event-place":"Berlin, Heidelberg","ISBN":"978-3-540-49529-1","language":"en","page":"209-216","publisher":"Springer","publisher-place":"Berlin, Heidelberg","source":"Springer Link","title":"Preventing Postmarketing Changes in Recommended Doses and Marketing Withdrawals","author":[{"family":"Peck","given":"C."}],"editor":[{"family":"Venitz","given":"J."},{"family":"Sittner","given":"W."}],"issued":{"date-parts":[["2007"]]}}}],"schema":"https://github.com/citation-style-language/schema/raw/master/csl-citation.json"} </w:instrText>
      </w:r>
      <w:r w:rsidR="00303265">
        <w:fldChar w:fldCharType="separate"/>
      </w:r>
      <w:r w:rsidR="00FE308F" w:rsidRPr="00FE308F">
        <w:rPr>
          <w:vertAlign w:val="superscript"/>
        </w:rPr>
        <w:t>39,40</w:t>
      </w:r>
      <w:r w:rsidR="00303265">
        <w:fldChar w:fldCharType="end"/>
      </w:r>
      <w:r w:rsidR="0046642A">
        <w:t xml:space="preserve"> </w:t>
      </w:r>
      <w:ins w:id="125" w:author="Hannah Moyer" w:date="2023-04-04T15:05:00Z">
        <w:r w:rsidR="005E5C3F">
          <w:t>One study investigating t</w:t>
        </w:r>
      </w:ins>
      <w:ins w:id="126" w:author="Hannah Moyer" w:date="2023-04-03T09:05:00Z">
        <w:r w:rsidR="004F7D15">
          <w:t>hese d</w:t>
        </w:r>
      </w:ins>
      <w:del w:id="127" w:author="Hannah Moyer" w:date="2023-04-03T09:05:00Z">
        <w:r w:rsidR="00115CD2" w:rsidDel="004F7D15">
          <w:delText>D</w:delText>
        </w:r>
      </w:del>
      <w:r w:rsidR="00115CD2">
        <w:t xml:space="preserve">ose changes </w:t>
      </w:r>
      <w:ins w:id="128" w:author="Hannah Moyer" w:date="2023-04-04T15:05:00Z">
        <w:r w:rsidR="005E5C3F">
          <w:t xml:space="preserve">found that they </w:t>
        </w:r>
      </w:ins>
      <w:ins w:id="129" w:author="Hannah Moyer" w:date="2023-03-30T22:17:00Z">
        <w:r w:rsidR="00B96A13">
          <w:t>were</w:t>
        </w:r>
      </w:ins>
      <w:del w:id="130" w:author="Hannah Moyer" w:date="2023-03-30T22:17:00Z">
        <w:r w:rsidRPr="002E789B" w:rsidDel="00B96A13">
          <w:delText xml:space="preserve">practice </w:delText>
        </w:r>
        <w:r w:rsidR="0046642A" w:rsidDel="00B96A13">
          <w:delText>that was</w:delText>
        </w:r>
      </w:del>
      <w:r w:rsidRPr="002E789B">
        <w:t xml:space="preserve"> most common in neurological drugs</w:t>
      </w:r>
      <w:ins w:id="131" w:author="Hannah Moyer" w:date="2023-04-04T15:05:00Z">
        <w:r w:rsidR="005E5C3F">
          <w:t>.</w:t>
        </w:r>
      </w:ins>
      <w:ins w:id="132" w:author="Hannah Moyer" w:date="2023-04-04T15:06:00Z">
        <w:r w:rsidR="005E5C3F">
          <w:t xml:space="preserve"> This finding</w:t>
        </w:r>
      </w:ins>
      <w:ins w:id="133" w:author="Hannah Moyer" w:date="2023-04-03T09:04:00Z">
        <w:r w:rsidR="004F7D15">
          <w:t xml:space="preserve"> clearly sho</w:t>
        </w:r>
      </w:ins>
      <w:ins w:id="134" w:author="Hannah Moyer" w:date="2023-04-04T15:06:00Z">
        <w:r w:rsidR="005E5C3F">
          <w:t>ws</w:t>
        </w:r>
      </w:ins>
      <w:ins w:id="135" w:author="Hannah Moyer" w:date="2023-04-03T09:04:00Z">
        <w:r w:rsidR="004F7D15">
          <w:t xml:space="preserve"> the importance of </w:t>
        </w:r>
      </w:ins>
      <w:ins w:id="136" w:author="Hannah Moyer" w:date="2023-04-04T15:07:00Z">
        <w:r w:rsidR="005E5C3F">
          <w:t>meticulously investigating</w:t>
        </w:r>
      </w:ins>
      <w:ins w:id="137" w:author="Hannah Moyer" w:date="2023-04-04T15:06:00Z">
        <w:r w:rsidR="005E5C3F">
          <w:t xml:space="preserve"> </w:t>
        </w:r>
      </w:ins>
      <w:ins w:id="138" w:author="Hannah Moyer" w:date="2023-04-03T09:04:00Z">
        <w:r w:rsidR="004F7D15">
          <w:t>dose</w:t>
        </w:r>
      </w:ins>
      <w:ins w:id="139" w:author="Hannah Moyer" w:date="2023-04-04T15:07:00Z">
        <w:r w:rsidR="005E5C3F">
          <w:t xml:space="preserve"> and safety relationships</w:t>
        </w:r>
      </w:ins>
      <w:ins w:id="140" w:author="Hannah Moyer" w:date="2023-04-03T09:04:00Z">
        <w:r w:rsidR="004F7D15">
          <w:t xml:space="preserve"> prior to approv</w:t>
        </w:r>
      </w:ins>
      <w:ins w:id="141" w:author="Hannah Moyer" w:date="2023-04-04T15:07:00Z">
        <w:r w:rsidR="005E5C3F">
          <w:t>ing a new treatment</w:t>
        </w:r>
      </w:ins>
      <w:r w:rsidRPr="002E789B">
        <w:t>.</w:t>
      </w:r>
      <w:r w:rsidR="00376E00" w:rsidRPr="002E789B">
        <w:fldChar w:fldCharType="begin"/>
      </w:r>
      <w:r w:rsidR="00FE308F">
        <w:instrText xml:space="preserve"> ADDIN ZOTERO_ITEM CSL_CITATION {"citationID":"av69htaqu8","properties":{"formattedCitation":"\\super 41\\nosupersub{}","plainCitation":"41","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label":"page"}],"schema":"https://github.com/citation-style-language/schema/raw/master/csl-citation.json"} </w:instrText>
      </w:r>
      <w:r w:rsidR="00376E00" w:rsidRPr="002E789B">
        <w:fldChar w:fldCharType="separate"/>
      </w:r>
      <w:r w:rsidR="00FE308F" w:rsidRPr="00FE308F">
        <w:rPr>
          <w:vertAlign w:val="superscript"/>
        </w:rPr>
        <w:t>41</w:t>
      </w:r>
      <w:r w:rsidR="00376E00" w:rsidRPr="002E789B">
        <w:fldChar w:fldCharType="end"/>
      </w:r>
      <w:del w:id="142" w:author="Hannah Moyer" w:date="2023-04-03T09:04:00Z">
        <w:r w:rsidR="00376E00" w:rsidRPr="00947AF5" w:rsidDel="004F7D15">
          <w:delText xml:space="preserve"> </w:delText>
        </w:r>
        <w:r w:rsidRPr="002E789B" w:rsidDel="004F7D15">
          <w:delText xml:space="preserve">Although </w:delText>
        </w:r>
      </w:del>
      <w:commentRangeStart w:id="143"/>
      <w:del w:id="144" w:author="Hannah Moyer" w:date="2023-04-03T08:59:00Z">
        <w:r w:rsidRPr="002E789B" w:rsidDel="004F7D15">
          <w:delText>it</w:delText>
        </w:r>
        <w:commentRangeEnd w:id="143"/>
        <w:r w:rsidR="00115CD2" w:rsidDel="004F7D15">
          <w:rPr>
            <w:rStyle w:val="CommentReference"/>
          </w:rPr>
          <w:commentReference w:id="143"/>
        </w:r>
        <w:r w:rsidRPr="002E789B" w:rsidDel="004F7D15">
          <w:delText xml:space="preserve"> is not clear </w:delText>
        </w:r>
      </w:del>
      <w:del w:id="145" w:author="Hannah Moyer" w:date="2023-04-03T09:04:00Z">
        <w:r w:rsidRPr="002E789B" w:rsidDel="004F7D15">
          <w:delText xml:space="preserve">the role that P2 data had in these cases, </w:delText>
        </w:r>
      </w:del>
      <w:del w:id="146" w:author="Hannah Moyer" w:date="2023-04-03T09:01:00Z">
        <w:r w:rsidRPr="002E789B" w:rsidDel="004F7D15">
          <w:delText xml:space="preserve">it is clear that </w:delText>
        </w:r>
      </w:del>
      <w:del w:id="147" w:author="Hannah Moyer" w:date="2023-04-03T09:02:00Z">
        <w:r w:rsidRPr="002E789B" w:rsidDel="004F7D15">
          <w:delText xml:space="preserve">any </w:delText>
        </w:r>
      </w:del>
      <w:del w:id="148" w:author="Hannah Moyer" w:date="2023-04-03T09:00:00Z">
        <w:r w:rsidRPr="002E789B" w:rsidDel="004F7D15">
          <w:delText>consideration</w:delText>
        </w:r>
      </w:del>
      <w:del w:id="149" w:author="Hannah Moyer" w:date="2023-04-03T09:01:00Z">
        <w:r w:rsidRPr="002E789B" w:rsidDel="004F7D15">
          <w:delText>/checks</w:delText>
        </w:r>
      </w:del>
      <w:del w:id="150" w:author="Hannah Moyer" w:date="2023-04-03T09:02:00Z">
        <w:r w:rsidRPr="002E789B" w:rsidDel="004F7D15">
          <w:delText xml:space="preserve"> of </w:delText>
        </w:r>
      </w:del>
      <w:del w:id="151" w:author="Hannah Moyer" w:date="2023-04-03T09:04:00Z">
        <w:r w:rsidRPr="002E789B" w:rsidDel="004F7D15">
          <w:delText xml:space="preserve">dose </w:delText>
        </w:r>
      </w:del>
      <w:del w:id="152" w:author="Hannah Moyer" w:date="2023-04-03T09:03:00Z">
        <w:r w:rsidRPr="002E789B" w:rsidDel="004F7D15">
          <w:delText xml:space="preserve">are </w:delText>
        </w:r>
      </w:del>
      <w:del w:id="153" w:author="Hannah Moyer" w:date="2023-04-03T09:04:00Z">
        <w:r w:rsidRPr="002E789B" w:rsidDel="004F7D15">
          <w:delText>important</w:delText>
        </w:r>
      </w:del>
      <w:r w:rsidR="00A32292">
        <w:t xml:space="preserve"> </w:t>
      </w:r>
      <w:r w:rsidR="00612E9B">
        <w:t>Secondly</w:t>
      </w:r>
      <w:r w:rsidR="00947AF5">
        <w:t xml:space="preserve">, dose optimization is used to find efficacious dose relationships. </w:t>
      </w:r>
      <w:r w:rsidR="00947AF5" w:rsidRPr="002E789B">
        <w:t xml:space="preserve">One review investigating nonpositive P3 trials in TBI argues that the equivocal dose optimization results from P2 trials may have contributed to the P3 result. </w:t>
      </w:r>
      <w:del w:id="154" w:author="Hannah Moyer" w:date="2023-04-04T13:58:00Z">
        <w:r w:rsidR="00947AF5" w:rsidRPr="002E789B" w:rsidDel="00F556C3">
          <w:delText xml:space="preserve">They </w:delText>
        </w:r>
      </w:del>
      <w:ins w:id="155" w:author="Hannah Moyer" w:date="2023-04-04T13:58:00Z">
        <w:r w:rsidR="00F556C3">
          <w:t>These authors</w:t>
        </w:r>
        <w:r w:rsidR="00F556C3" w:rsidRPr="002E789B">
          <w:t xml:space="preserve"> </w:t>
        </w:r>
      </w:ins>
      <w:r w:rsidR="00947AF5" w:rsidRPr="002E789B">
        <w:t xml:space="preserve">suggest that </w:t>
      </w:r>
      <w:r w:rsidR="00570BFF">
        <w:t xml:space="preserve">P2 trials should be used to optimize dose </w:t>
      </w:r>
      <w:r w:rsidR="00947AF5" w:rsidRPr="002E789B">
        <w:t>before progression to P3 to increase the likelihood that the P3 trial is successful.</w:t>
      </w:r>
      <w:commentRangeStart w:id="156"/>
      <w:commentRangeStart w:id="157"/>
      <w:r w:rsidR="00947AF5" w:rsidRPr="002E789B">
        <w:fldChar w:fldCharType="begin"/>
      </w:r>
      <w:r w:rsidR="00A32292">
        <w:instrText xml:space="preserve"> ADDIN ZOTERO_ITEM CSL_CITATION {"citationID":"H8Unqqzs","properties":{"formattedCitation":"\\super 35\\nosupersub{}","plainCitation":"35","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schema":"https://github.com/citation-style-language/schema/raw/master/csl-citation.json"} </w:instrText>
      </w:r>
      <w:r w:rsidR="00947AF5" w:rsidRPr="002E789B">
        <w:fldChar w:fldCharType="separate"/>
      </w:r>
      <w:r w:rsidR="00A32292" w:rsidRPr="00A32292">
        <w:rPr>
          <w:vertAlign w:val="superscript"/>
        </w:rPr>
        <w:t>35</w:t>
      </w:r>
      <w:r w:rsidR="00947AF5" w:rsidRPr="002E789B">
        <w:fldChar w:fldCharType="end"/>
      </w:r>
      <w:commentRangeEnd w:id="156"/>
      <w:r w:rsidR="00115CD2">
        <w:rPr>
          <w:rStyle w:val="CommentReference"/>
        </w:rPr>
        <w:commentReference w:id="156"/>
      </w:r>
      <w:commentRangeEnd w:id="157"/>
      <w:r w:rsidR="00BA3FA5">
        <w:rPr>
          <w:rStyle w:val="CommentReference"/>
        </w:rPr>
        <w:commentReference w:id="157"/>
      </w:r>
    </w:p>
    <w:p w14:paraId="02BF5390" w14:textId="77777777" w:rsidR="00115CD2" w:rsidRDefault="00115CD2" w:rsidP="00A841BF">
      <w:pPr>
        <w:rPr>
          <w:color w:val="000000" w:themeColor="text1"/>
          <w:u w:val="single"/>
        </w:rPr>
      </w:pPr>
    </w:p>
    <w:p w14:paraId="2A04863F" w14:textId="10FADB64" w:rsidR="00A841BF" w:rsidRPr="00712700" w:rsidRDefault="00A841BF" w:rsidP="00A841BF">
      <w:pPr>
        <w:rPr>
          <w:color w:val="000000" w:themeColor="text1"/>
          <w:u w:val="single"/>
        </w:rPr>
      </w:pPr>
      <w:r w:rsidRPr="00712700">
        <w:rPr>
          <w:color w:val="000000" w:themeColor="text1"/>
          <w:u w:val="single"/>
        </w:rPr>
        <w:t>Efficacy</w:t>
      </w:r>
    </w:p>
    <w:p w14:paraId="0A9EF43C" w14:textId="5BBF977D" w:rsidR="00A841BF" w:rsidRDefault="00021B8E" w:rsidP="00A841BF">
      <w:pPr>
        <w:ind w:firstLine="360"/>
      </w:pPr>
      <w:del w:id="158" w:author="Hannah Moyer" w:date="2023-04-03T09:11:00Z">
        <w:r w:rsidDel="007863B6">
          <w:delText xml:space="preserve">In addition to the relationship between dose and </w:delText>
        </w:r>
        <w:r w:rsidR="00115CD2" w:rsidDel="007863B6">
          <w:delText>safety?</w:delText>
        </w:r>
        <w:r w:rsidDel="007863B6">
          <w:delText xml:space="preserve">, </w:delText>
        </w:r>
      </w:del>
      <w:ins w:id="159" w:author="Hannah Moyer" w:date="2023-04-03T09:11:00Z">
        <w:r w:rsidR="007863B6">
          <w:t>T</w:t>
        </w:r>
      </w:ins>
      <w:del w:id="160" w:author="Hannah Moyer" w:date="2023-04-03T09:11:00Z">
        <w:r w:rsidDel="007863B6">
          <w:delText>t</w:delText>
        </w:r>
      </w:del>
      <w:r w:rsidR="00A841BF" w:rsidRPr="002E789B">
        <w:t xml:space="preserve">he second task of a P2 trial is to begin to evaluate whether the drug has the desired impact on the condition. Ideally, these trials would use clinical endpoints so that researchers </w:t>
      </w:r>
      <w:r w:rsidR="00CA08D3">
        <w:t>can</w:t>
      </w:r>
      <w:r w:rsidR="00A841BF" w:rsidRPr="002E789B">
        <w:t xml:space="preserve"> determine if the treatment </w:t>
      </w:r>
      <w:r w:rsidR="00623456">
        <w:t>impacts</w:t>
      </w:r>
      <w:r w:rsidR="00A841BF" w:rsidRPr="002E789B">
        <w:t xml:space="preserve"> the livelihood of patients with the condition.</w:t>
      </w:r>
      <w:r>
        <w:t xml:space="preserve"> However, in</w:t>
      </w:r>
      <w:r w:rsidR="00A841BF" w:rsidRPr="002E789B">
        <w:t xml:space="preserve"> some chronic neurological disease</w:t>
      </w:r>
      <w:r>
        <w:t>s</w:t>
      </w:r>
      <w:r w:rsidR="00A841BF" w:rsidRPr="002E789B">
        <w:t xml:space="preserve">, relying on clinical effects would </w:t>
      </w:r>
      <w:r w:rsidR="00623456">
        <w:t>significantly prolong clinical trial duration</w:t>
      </w:r>
      <w:r w:rsidR="00A841BF" w:rsidRPr="002E789B">
        <w:t>.</w:t>
      </w:r>
      <w:r w:rsidR="00A841BF" w:rsidRPr="002E789B">
        <w:fldChar w:fldCharType="begin"/>
      </w:r>
      <w:r w:rsidR="00FE308F">
        <w:instrText xml:space="preserve"> ADDIN ZOTERO_ITEM CSL_CITATION {"citationID":"gQM40GVP","properties":{"formattedCitation":"\\super 24,25,38,42\\nosupersub{}","plainCitation":"24,25,38,42","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00A841BF" w:rsidRPr="002E789B">
        <w:fldChar w:fldCharType="separate"/>
      </w:r>
      <w:r w:rsidR="00FE308F" w:rsidRPr="00FE308F">
        <w:rPr>
          <w:vertAlign w:val="superscript"/>
        </w:rPr>
        <w:t>24,25,38,42</w:t>
      </w:r>
      <w:r w:rsidR="00A841BF" w:rsidRPr="002E789B">
        <w:fldChar w:fldCharType="end"/>
      </w:r>
      <w:r w:rsidR="00A841BF" w:rsidRPr="002E789B">
        <w:t xml:space="preserve"> </w:t>
      </w:r>
      <w:r w:rsidR="00115CD2" w:rsidRPr="000C023A">
        <w:t>For example</w:t>
      </w:r>
      <w:ins w:id="161" w:author="Hannah Moyer" w:date="2023-04-04T15:11:00Z">
        <w:r w:rsidR="005E5C3F" w:rsidRPr="000C023A">
          <w:t>,</w:t>
        </w:r>
        <w:r w:rsidR="005E5C3F">
          <w:t xml:space="preserve"> a useful endpoint to investigate treatments for patients with RMS is annual</w:t>
        </w:r>
      </w:ins>
      <w:ins w:id="162" w:author="Hannah Moyer" w:date="2023-04-04T15:12:00Z">
        <w:r w:rsidR="005E5C3F">
          <w:t>ized</w:t>
        </w:r>
      </w:ins>
      <w:ins w:id="163" w:author="Hannah Moyer" w:date="2023-04-04T15:11:00Z">
        <w:r w:rsidR="005E5C3F">
          <w:t xml:space="preserve"> relapse r</w:t>
        </w:r>
      </w:ins>
      <w:ins w:id="164" w:author="Hannah Moyer" w:date="2023-04-04T15:12:00Z">
        <w:r w:rsidR="005E5C3F">
          <w:t>ate</w:t>
        </w:r>
      </w:ins>
      <w:ins w:id="165" w:author="Hannah Moyer" w:date="2023-04-04T15:16:00Z">
        <w:r w:rsidR="000C023A">
          <w:t>, but</w:t>
        </w:r>
      </w:ins>
      <w:ins w:id="166" w:author="Hannah Moyer" w:date="2023-04-04T15:12:00Z">
        <w:r w:rsidR="005E5C3F">
          <w:t xml:space="preserve"> </w:t>
        </w:r>
      </w:ins>
      <w:ins w:id="167" w:author="Hannah Moyer" w:date="2023-04-04T15:16:00Z">
        <w:r w:rsidR="000C023A">
          <w:t>t</w:t>
        </w:r>
      </w:ins>
      <w:ins w:id="168" w:author="Hannah Moyer" w:date="2023-04-04T15:12:00Z">
        <w:r w:rsidR="005E5C3F">
          <w:t>his endpoint typically</w:t>
        </w:r>
      </w:ins>
      <w:ins w:id="169" w:author="Hannah Moyer" w:date="2023-04-04T15:15:00Z">
        <w:r w:rsidR="000C023A">
          <w:t xml:space="preserve"> takes years to measure</w:t>
        </w:r>
      </w:ins>
      <w:ins w:id="170" w:author="Hannah Moyer" w:date="2023-04-04T15:16:00Z">
        <w:r w:rsidR="000C023A">
          <w:t>.</w:t>
        </w:r>
      </w:ins>
      <w:ins w:id="171" w:author="Hannah Moyer" w:date="2023-04-04T15:15:00Z">
        <w:r w:rsidR="000C023A">
          <w:t xml:space="preserve"> </w:t>
        </w:r>
      </w:ins>
      <w:del w:id="172" w:author="Hannah Moyer" w:date="2023-04-04T15:11:00Z">
        <w:r w:rsidR="00115CD2" w:rsidRPr="007863B6" w:rsidDel="005E5C3F">
          <w:rPr>
            <w:highlight w:val="yellow"/>
            <w:rPrChange w:id="173" w:author="Hannah Moyer" w:date="2023-04-03T09:12:00Z">
              <w:rPr/>
            </w:rPrChange>
          </w:rPr>
          <w:delText>..</w:delText>
        </w:r>
        <w:r w:rsidR="00115CD2" w:rsidDel="005E5C3F">
          <w:delText>.</w:delText>
        </w:r>
      </w:del>
      <w:r w:rsidR="00115CD2">
        <w:t xml:space="preserve"> </w:t>
      </w:r>
      <w:r w:rsidR="00A841BF" w:rsidRPr="002E789B">
        <w:t xml:space="preserve">In these cases, phase 2 trials may </w:t>
      </w:r>
      <w:r w:rsidR="00CA08D3">
        <w:t>use</w:t>
      </w:r>
      <w:r w:rsidR="00A841BF" w:rsidRPr="002E789B">
        <w:t xml:space="preserve"> endpoints that </w:t>
      </w:r>
      <w:del w:id="174" w:author="Hannah Moyer" w:date="2023-04-04T13:58:00Z">
        <w:r w:rsidR="00A841BF" w:rsidRPr="002E789B" w:rsidDel="00F556C3">
          <w:delText xml:space="preserve">they believe </w:delText>
        </w:r>
      </w:del>
      <w:r w:rsidR="00A841BF" w:rsidRPr="002E789B">
        <w:t>are surrogates for the clinical outcomes</w:t>
      </w:r>
      <w:r w:rsidR="00CA08D3">
        <w:t>.</w:t>
      </w:r>
      <w:r w:rsidR="00A841BF" w:rsidRPr="002E789B">
        <w:t xml:space="preserve"> </w:t>
      </w:r>
      <w:r w:rsidR="00850A89">
        <w:t xml:space="preserve">These </w:t>
      </w:r>
      <w:r w:rsidR="00A841BF" w:rsidRPr="002E789B">
        <w:t xml:space="preserve">surrogate endpoints </w:t>
      </w:r>
      <w:del w:id="175" w:author="Hannah Moyer" w:date="2023-04-04T15:09:00Z">
        <w:r w:rsidR="00A841BF" w:rsidRPr="002E789B" w:rsidDel="005E5C3F">
          <w:delText xml:space="preserve">often </w:delText>
        </w:r>
        <w:r w:rsidR="003F0D2A" w:rsidDel="005E5C3F">
          <w:delText>have</w:delText>
        </w:r>
        <w:r w:rsidR="00A841BF" w:rsidRPr="002E789B" w:rsidDel="005E5C3F">
          <w:delText xml:space="preserve"> </w:delText>
        </w:r>
      </w:del>
      <w:ins w:id="176" w:author="Hannah Moyer" w:date="2023-04-04T15:09:00Z">
        <w:r w:rsidR="005E5C3F">
          <w:t xml:space="preserve">are often chosen </w:t>
        </w:r>
      </w:ins>
      <w:ins w:id="177" w:author="Hannah Moyer" w:date="2023-04-04T15:10:00Z">
        <w:r w:rsidR="005E5C3F">
          <w:t xml:space="preserve">without </w:t>
        </w:r>
      </w:ins>
      <w:del w:id="178" w:author="Hannah Moyer" w:date="2023-04-04T15:10:00Z">
        <w:r w:rsidR="00A841BF" w:rsidRPr="002E789B" w:rsidDel="005E5C3F">
          <w:delText xml:space="preserve">little </w:delText>
        </w:r>
      </w:del>
      <w:r w:rsidR="00A841BF" w:rsidRPr="002E789B">
        <w:t xml:space="preserve">evidence </w:t>
      </w:r>
      <w:del w:id="179" w:author="Hannah Moyer" w:date="2023-04-04T15:09:00Z">
        <w:r w:rsidR="00A841BF" w:rsidRPr="002E789B" w:rsidDel="005E5C3F">
          <w:delText xml:space="preserve">that </w:delText>
        </w:r>
      </w:del>
      <w:ins w:id="180" w:author="Hannah Moyer" w:date="2023-04-04T15:09:00Z">
        <w:r w:rsidR="005E5C3F">
          <w:t>that</w:t>
        </w:r>
        <w:r w:rsidR="005E5C3F" w:rsidRPr="002E789B">
          <w:t xml:space="preserve"> </w:t>
        </w:r>
      </w:ins>
      <w:r w:rsidR="00A841BF" w:rsidRPr="002E789B">
        <w:t>they are sensitive or reliable</w:t>
      </w:r>
      <w:r w:rsidR="00115CD2">
        <w:t xml:space="preserve"> predictors of clinical outcomes,</w:t>
      </w:r>
      <w:del w:id="181" w:author="Hannah Moyer" w:date="2023-04-03T09:14:00Z">
        <w:r w:rsidR="00A841BF" w:rsidDel="007863B6">
          <w:delText xml:space="preserve"> </w:delText>
        </w:r>
      </w:del>
      <w:r w:rsidR="00A841BF" w:rsidRPr="002E789B">
        <w:fldChar w:fldCharType="begin"/>
      </w:r>
      <w:r w:rsidR="00A32292">
        <w:instrText xml:space="preserve"> ADDIN ZOTERO_ITEM CSL_CITATION {"citationID":"bkWP9dhI","properties":{"formattedCitation":"\\super 3,30\\nosupersub{}","plainCitation":"3,30","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41BF" w:rsidRPr="002E789B">
        <w:fldChar w:fldCharType="separate"/>
      </w:r>
      <w:r w:rsidR="00A32292" w:rsidRPr="00A32292">
        <w:rPr>
          <w:vertAlign w:val="superscript"/>
        </w:rPr>
        <w:t>3,30</w:t>
      </w:r>
      <w:r w:rsidR="00A841BF" w:rsidRPr="002E789B">
        <w:fldChar w:fldCharType="end"/>
      </w:r>
      <w:r w:rsidR="00A841BF">
        <w:t xml:space="preserve"> though</w:t>
      </w:r>
      <w:r w:rsidR="00CA08D3">
        <w:t xml:space="preserve"> they</w:t>
      </w:r>
      <w:r w:rsidR="00A841BF">
        <w:t xml:space="preserve"> </w:t>
      </w:r>
      <w:r w:rsidR="00115CD2">
        <w:t xml:space="preserve">can be </w:t>
      </w:r>
      <w:r w:rsidR="00A841BF">
        <w:t>powerful when validated</w:t>
      </w:r>
      <w:r w:rsidR="008C6BDD">
        <w:t xml:space="preserve"> because of their ability to decrease trial </w:t>
      </w:r>
      <w:r w:rsidR="00115CD2">
        <w:t>duration</w:t>
      </w:r>
      <w:r w:rsidR="00A841BF">
        <w:t>.</w:t>
      </w:r>
      <w:r w:rsidR="00A841BF">
        <w:fldChar w:fldCharType="begin"/>
      </w:r>
      <w:r w:rsidR="00A32292">
        <w:instrText xml:space="preserve"> ADDIN ZOTERO_ITEM CSL_CITATION {"citationID":"a6u4g9srr","properties":{"formattedCitation":"\\super 33\\nosupersub{}","plainCitation":"33","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A841BF">
        <w:fldChar w:fldCharType="separate"/>
      </w:r>
      <w:r w:rsidR="00A32292" w:rsidRPr="00A32292">
        <w:rPr>
          <w:vertAlign w:val="superscript"/>
        </w:rPr>
        <w:t>33</w:t>
      </w:r>
      <w:r w:rsidR="00A841BF">
        <w:fldChar w:fldCharType="end"/>
      </w:r>
      <w:r w:rsidR="00A841BF" w:rsidRPr="002E789B">
        <w:t xml:space="preserve"> </w:t>
      </w:r>
      <w:r w:rsidR="000863E0">
        <w:t>Th</w:t>
      </w:r>
      <w:ins w:id="182" w:author="Hannah Moyer" w:date="2023-04-04T15:10:00Z">
        <w:r w:rsidR="005E5C3F">
          <w:t xml:space="preserve">ese endpoint are </w:t>
        </w:r>
      </w:ins>
      <w:del w:id="183" w:author="Hannah Moyer" w:date="2023-04-04T15:10:00Z">
        <w:r w:rsidR="000863E0" w:rsidDel="005E5C3F">
          <w:delText xml:space="preserve">is is </w:delText>
        </w:r>
      </w:del>
      <w:r w:rsidR="000863E0">
        <w:t xml:space="preserve">especially </w:t>
      </w:r>
      <w:commentRangeStart w:id="184"/>
      <w:del w:id="185" w:author="Hannah Moyer" w:date="2023-04-03T09:14:00Z">
        <w:r w:rsidR="000863E0" w:rsidDel="007863B6">
          <w:delText>prevalent</w:delText>
        </w:r>
        <w:commentRangeEnd w:id="184"/>
        <w:r w:rsidR="00115CD2" w:rsidDel="007863B6">
          <w:rPr>
            <w:rStyle w:val="CommentReference"/>
          </w:rPr>
          <w:commentReference w:id="184"/>
        </w:r>
        <w:r w:rsidR="000863E0" w:rsidDel="007863B6">
          <w:delText xml:space="preserve"> </w:delText>
        </w:r>
      </w:del>
      <w:ins w:id="186" w:author="Hannah Moyer" w:date="2023-04-03T09:14:00Z">
        <w:r w:rsidR="007863B6">
          <w:t xml:space="preserve">widespread </w:t>
        </w:r>
      </w:ins>
      <w:r w:rsidR="000863E0">
        <w:t>in AD</w:t>
      </w:r>
      <w:ins w:id="187" w:author="Hannah Moyer" w:date="2023-04-04T15:10:00Z">
        <w:r w:rsidR="005E5C3F">
          <w:t xml:space="preserve"> drug</w:t>
        </w:r>
      </w:ins>
      <w:r w:rsidR="000863E0">
        <w:t xml:space="preserve"> development, where the lack of </w:t>
      </w:r>
      <w:r w:rsidR="00CA08D3">
        <w:t>validated surrogate</w:t>
      </w:r>
      <w:r w:rsidR="000863E0">
        <w:t xml:space="preserve"> </w:t>
      </w:r>
      <w:del w:id="188" w:author="Hannah Moyer" w:date="2023-04-04T15:10:00Z">
        <w:r w:rsidR="000863E0" w:rsidDel="005E5C3F">
          <w:delText xml:space="preserve">biomarkers </w:delText>
        </w:r>
      </w:del>
      <w:ins w:id="189" w:author="Hannah Moyer" w:date="2023-04-04T15:10:00Z">
        <w:r w:rsidR="005E5C3F">
          <w:t xml:space="preserve">endpoints </w:t>
        </w:r>
      </w:ins>
      <w:r w:rsidR="00CA08D3">
        <w:t>to use in</w:t>
      </w:r>
      <w:r w:rsidR="000863E0">
        <w:t xml:space="preserve"> P2 trials</w:t>
      </w:r>
      <w:r w:rsidR="002579E1">
        <w:t xml:space="preserve"> may</w:t>
      </w:r>
      <w:r w:rsidR="000863E0">
        <w:t xml:space="preserve"> </w:t>
      </w:r>
      <w:r w:rsidR="00CA08D3">
        <w:t>lead</w:t>
      </w:r>
      <w:r w:rsidR="000863E0">
        <w:t xml:space="preserve"> </w:t>
      </w:r>
      <w:r w:rsidR="00CA08D3">
        <w:t>to the initiation of</w:t>
      </w:r>
      <w:r w:rsidR="000863E0">
        <w:t xml:space="preserve"> </w:t>
      </w:r>
      <w:r w:rsidR="00F324BA">
        <w:t>P3</w:t>
      </w:r>
      <w:r w:rsidR="000863E0">
        <w:t xml:space="preserve"> trials without any indication that there is a clinical relationship</w:t>
      </w:r>
      <w:r w:rsidR="00CA08D3">
        <w:t>.</w:t>
      </w:r>
      <w:r w:rsidR="0077148A">
        <w:fldChar w:fldCharType="begin"/>
      </w:r>
      <w:r w:rsidR="00A32292">
        <w:instrText xml:space="preserve"> ADDIN ZOTERO_ITEM CSL_CITATION {"citationID":"a21cqi93ivi","properties":{"formattedCitation":"\\super 31\\nosupersub{}","plainCitation":"31","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77148A">
        <w:fldChar w:fldCharType="separate"/>
      </w:r>
      <w:r w:rsidR="00A32292" w:rsidRPr="00A32292">
        <w:rPr>
          <w:vertAlign w:val="superscript"/>
        </w:rPr>
        <w:t>31</w:t>
      </w:r>
      <w:r w:rsidR="0077148A">
        <w:fldChar w:fldCharType="end"/>
      </w:r>
      <w:r w:rsidR="00F324BA">
        <w:t xml:space="preserve"> </w:t>
      </w:r>
      <w:r w:rsidR="0077148A">
        <w:t>Reliance on these endpoints</w:t>
      </w:r>
      <w:r w:rsidR="00F324BA">
        <w:t xml:space="preserve"> </w:t>
      </w:r>
      <w:r w:rsidR="0077148A">
        <w:t xml:space="preserve">may </w:t>
      </w:r>
      <w:r w:rsidR="00570BFF">
        <w:t xml:space="preserve">hurt the chance of positive results in </w:t>
      </w:r>
      <w:r w:rsidR="00F324BA">
        <w:t>P3 trials</w:t>
      </w:r>
      <w:r w:rsidR="000863E0">
        <w:t>, as was the case with Semagacestat</w:t>
      </w:r>
      <w:r w:rsidR="008B7857">
        <w:fldChar w:fldCharType="begin"/>
      </w:r>
      <w:r w:rsidR="00A32292">
        <w:instrText xml:space="preserve"> ADDIN ZOTERO_ITEM CSL_CITATION {"citationID":"anv13hpp5c","properties":{"formattedCitation":"\\super 34\\nosupersub{}","plainCitation":"34","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8B7857">
        <w:fldChar w:fldCharType="separate"/>
      </w:r>
      <w:r w:rsidR="00A32292" w:rsidRPr="00A32292">
        <w:rPr>
          <w:vertAlign w:val="superscript"/>
        </w:rPr>
        <w:t>34</w:t>
      </w:r>
      <w:r w:rsidR="008B7857">
        <w:fldChar w:fldCharType="end"/>
      </w:r>
      <w:r w:rsidR="007E1AA4">
        <w:t xml:space="preserve"> and Solanezumab</w:t>
      </w:r>
      <w:r w:rsidR="00570BFF">
        <w:t>.</w:t>
      </w:r>
      <w:r w:rsidR="007E1AA4">
        <w:fldChar w:fldCharType="begin"/>
      </w:r>
      <w:r w:rsidR="00FE308F">
        <w:instrText xml:space="preserve"> ADDIN ZOTERO_ITEM CSL_CITATION {"citationID":"a2dtgjtv47c","properties":{"formattedCitation":"\\super 26\\nosupersub{}","plainCitation":"26","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7E1AA4">
        <w:fldChar w:fldCharType="separate"/>
      </w:r>
      <w:r w:rsidR="00FE308F" w:rsidRPr="00FE308F">
        <w:rPr>
          <w:vertAlign w:val="superscript"/>
        </w:rPr>
        <w:t>26</w:t>
      </w:r>
      <w:r w:rsidR="007E1AA4">
        <w:fldChar w:fldCharType="end"/>
      </w:r>
      <w:r w:rsidR="008B7857">
        <w:t xml:space="preserve"> </w:t>
      </w:r>
    </w:p>
    <w:p w14:paraId="53F8277E" w14:textId="7EF60C12" w:rsidR="00915521" w:rsidRDefault="00115CD2" w:rsidP="00915521">
      <w:pPr>
        <w:ind w:firstLine="360"/>
      </w:pPr>
      <w:r>
        <w:t>Because of</w:t>
      </w:r>
      <w:r w:rsidRPr="00582832">
        <w:t xml:space="preserve"> </w:t>
      </w:r>
      <w:r w:rsidR="00C72332" w:rsidRPr="00582832">
        <w:t>these difficulties</w:t>
      </w:r>
      <w:r w:rsidR="00C72332">
        <w:t xml:space="preserve">, </w:t>
      </w:r>
      <w:r w:rsidR="00F203AB">
        <w:t xml:space="preserve">investigating </w:t>
      </w:r>
      <w:r w:rsidR="00C72332">
        <w:t xml:space="preserve">clinical efficacy is often not the </w:t>
      </w:r>
      <w:r w:rsidR="00623456">
        <w:t>primary</w:t>
      </w:r>
      <w:r w:rsidR="00C72332">
        <w:t xml:space="preserve"> goal of P2 trials</w:t>
      </w:r>
      <w:r w:rsidR="00F203AB">
        <w:t xml:space="preserve"> in neurology</w:t>
      </w:r>
      <w:r w:rsidR="00623456">
        <w:t>.</w:t>
      </w:r>
      <w:r w:rsidR="00C72332">
        <w:fldChar w:fldCharType="begin"/>
      </w:r>
      <w:r w:rsidR="00FE308F">
        <w:instrText xml:space="preserve"> ADDIN ZOTERO_ITEM CSL_CITATION {"citationID":"a2m44nn3nsh","properties":{"formattedCitation":"\\super 24\\nosupersub{}","plainCitation":"24","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C72332">
        <w:fldChar w:fldCharType="separate"/>
      </w:r>
      <w:r w:rsidR="00FE308F" w:rsidRPr="00FE308F">
        <w:rPr>
          <w:vertAlign w:val="superscript"/>
        </w:rPr>
        <w:t>24</w:t>
      </w:r>
      <w:r w:rsidR="00C72332">
        <w:fldChar w:fldCharType="end"/>
      </w:r>
      <w:r w:rsidR="0077148A">
        <w:t xml:space="preserve"> In th</w:t>
      </w:r>
      <w:r w:rsidR="00623456">
        <w:t>e</w:t>
      </w:r>
      <w:r w:rsidR="0077148A">
        <w:t>s</w:t>
      </w:r>
      <w:r w:rsidR="00623456">
        <w:t>e</w:t>
      </w:r>
      <w:r w:rsidR="0077148A">
        <w:t xml:space="preserve"> case</w:t>
      </w:r>
      <w:r w:rsidR="00623456">
        <w:t>s</w:t>
      </w:r>
      <w:r w:rsidR="0077148A">
        <w:t xml:space="preserve">, trials may rely more on </w:t>
      </w:r>
      <w:r w:rsidR="00F324BA">
        <w:t>“</w:t>
      </w:r>
      <w:r w:rsidR="00A841BF" w:rsidRPr="002E789B">
        <w:t>proof of concept</w:t>
      </w:r>
      <w:r w:rsidR="00F324BA">
        <w:t>”</w:t>
      </w:r>
      <w:r w:rsidR="00A841BF" w:rsidRPr="002E789B">
        <w:t xml:space="preserve"> endpoints</w:t>
      </w:r>
      <w:r w:rsidR="0097021A">
        <w:t>.</w:t>
      </w:r>
      <w:r w:rsidR="00A841BF" w:rsidRPr="002E789B">
        <w:t xml:space="preserve"> </w:t>
      </w:r>
      <w:r w:rsidR="0097021A">
        <w:t xml:space="preserve">These </w:t>
      </w:r>
      <w:r w:rsidR="00A841BF" w:rsidRPr="002E789B">
        <w:t>can be an important step to provide evidence that the treatment is at least working how it is hypothesized.</w:t>
      </w:r>
      <w:r w:rsidR="003F0D2A" w:rsidRPr="003F0D2A">
        <w:t xml:space="preserve"> </w:t>
      </w:r>
      <w:r w:rsidR="003F0D2A">
        <w:t xml:space="preserve">These endpoints </w:t>
      </w:r>
      <w:r w:rsidR="003F0D2A" w:rsidRPr="002E789B">
        <w:t xml:space="preserve">simply show that the drug </w:t>
      </w:r>
      <w:r w:rsidR="00623456">
        <w:t>has</w:t>
      </w:r>
      <w:r w:rsidR="003F0D2A" w:rsidRPr="002E789B">
        <w:t xml:space="preserve"> the desired effect</w:t>
      </w:r>
      <w:r w:rsidR="0097021A">
        <w:t xml:space="preserve"> on a target</w:t>
      </w:r>
      <w:r w:rsidR="00623456">
        <w:t>,</w:t>
      </w:r>
      <w:r w:rsidR="003F0D2A" w:rsidRPr="002E789B">
        <w:t xml:space="preserve"> which </w:t>
      </w:r>
      <w:r w:rsidR="0097021A">
        <w:t>sponsors</w:t>
      </w:r>
      <w:r w:rsidR="0097021A" w:rsidRPr="002E789B">
        <w:t xml:space="preserve"> </w:t>
      </w:r>
      <w:r w:rsidR="003F0D2A" w:rsidRPr="002E789B">
        <w:t>assume will have the desired therapeutic effect</w:t>
      </w:r>
      <w:r w:rsidR="00582832">
        <w:t>,</w:t>
      </w:r>
      <w:r w:rsidR="00376E00">
        <w:t xml:space="preserve"> and</w:t>
      </w:r>
      <w:r w:rsidR="008C6BDD">
        <w:t xml:space="preserve"> can be a vital</w:t>
      </w:r>
      <w:r w:rsidR="0077148A">
        <w:t xml:space="preserve"> </w:t>
      </w:r>
      <w:r w:rsidR="00837FFB">
        <w:t>minimum level of efficacy to show in early trials</w:t>
      </w:r>
      <w:r w:rsidR="008C6BDD">
        <w:t>.</w:t>
      </w:r>
      <w:r w:rsidR="007875E1">
        <w:fldChar w:fldCharType="begin"/>
      </w:r>
      <w:r w:rsidR="00FE308F">
        <w:instrText xml:space="preserve"> ADDIN ZOTERO_ITEM CSL_CITATION {"citationID":"a1jhk0eubn3","properties":{"formattedCitation":"\\super 43,44\\nosupersub{}","plainCitation":"43,44","noteIndex":0},"citationItems":[{"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007875E1">
        <w:fldChar w:fldCharType="separate"/>
      </w:r>
      <w:r w:rsidR="00FE308F" w:rsidRPr="00FE308F">
        <w:rPr>
          <w:vertAlign w:val="superscript"/>
        </w:rPr>
        <w:t>43,44</w:t>
      </w:r>
      <w:r w:rsidR="007875E1">
        <w:fldChar w:fldCharType="end"/>
      </w:r>
      <w:r w:rsidR="007875E1" w:rsidRPr="002E789B">
        <w:t xml:space="preserve"> </w:t>
      </w:r>
      <w:r w:rsidR="00A841BF" w:rsidRPr="002E789B">
        <w:t xml:space="preserve">For example, </w:t>
      </w:r>
      <w:commentRangeStart w:id="190"/>
      <w:del w:id="191" w:author="Hannah Moyer" w:date="2023-04-03T09:15:00Z">
        <w:r w:rsidR="00582832" w:rsidDel="007863B6">
          <w:delText xml:space="preserve">there have been </w:delText>
        </w:r>
        <w:commentRangeEnd w:id="190"/>
        <w:r w:rsidR="0097021A" w:rsidDel="007863B6">
          <w:rPr>
            <w:rStyle w:val="CommentReference"/>
          </w:rPr>
          <w:commentReference w:id="190"/>
        </w:r>
      </w:del>
      <w:r w:rsidR="00582832">
        <w:t>several P3 trials</w:t>
      </w:r>
      <w:ins w:id="192" w:author="Hannah Moyer" w:date="2023-04-03T09:15:00Z">
        <w:r w:rsidR="007863B6">
          <w:t xml:space="preserve"> have been</w:t>
        </w:r>
      </w:ins>
      <w:r w:rsidR="00582832">
        <w:t xml:space="preserve"> initiated for treatments in ALS</w:t>
      </w:r>
      <w:r w:rsidR="00582832">
        <w:fldChar w:fldCharType="begin"/>
      </w:r>
      <w:r w:rsidR="00FE308F">
        <w:instrText xml:space="preserve"> ADDIN ZOTERO_ITEM CSL_CITATION {"citationID":"a12lb7qa1qq","properties":{"formattedCitation":"\\super 45\\nosupersub{}","plainCitation":"45","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00582832">
        <w:fldChar w:fldCharType="separate"/>
      </w:r>
      <w:r w:rsidR="00FE308F" w:rsidRPr="00FE308F">
        <w:rPr>
          <w:vertAlign w:val="superscript"/>
        </w:rPr>
        <w:t>45</w:t>
      </w:r>
      <w:r w:rsidR="00582832">
        <w:fldChar w:fldCharType="end"/>
      </w:r>
      <w:r w:rsidR="00582832">
        <w:t xml:space="preserve"> and AD</w:t>
      </w:r>
      <w:r w:rsidR="00582832" w:rsidRPr="002E789B">
        <w:fldChar w:fldCharType="begin"/>
      </w:r>
      <w:r w:rsidR="00FE308F">
        <w:instrText xml:space="preserve"> ADDIN ZOTERO_ITEM CSL_CITATION {"citationID":"a1ne8maa4q","properties":{"formattedCitation":"\\super 46\\nosupersub{}","plainCitation":"46","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582832" w:rsidRPr="002E789B">
        <w:fldChar w:fldCharType="separate"/>
      </w:r>
      <w:r w:rsidR="00FE308F" w:rsidRPr="00FE308F">
        <w:rPr>
          <w:vertAlign w:val="superscript"/>
        </w:rPr>
        <w:t>46</w:t>
      </w:r>
      <w:r w:rsidR="00582832" w:rsidRPr="002E789B">
        <w:fldChar w:fldCharType="end"/>
      </w:r>
      <w:r w:rsidR="00582832">
        <w:t xml:space="preserve"> </w:t>
      </w:r>
      <w:del w:id="193" w:author="Hannah Moyer" w:date="2023-04-03T09:15:00Z">
        <w:r w:rsidR="00582832" w:rsidDel="007863B6">
          <w:delText>that did not</w:delText>
        </w:r>
      </w:del>
      <w:ins w:id="194" w:author="Hannah Moyer" w:date="2023-04-03T09:15:00Z">
        <w:r w:rsidR="007863B6">
          <w:t>without</w:t>
        </w:r>
      </w:ins>
      <w:r w:rsidR="00582832">
        <w:t xml:space="preserve"> show</w:t>
      </w:r>
      <w:ins w:id="195" w:author="Hannah Moyer" w:date="2023-04-03T09:15:00Z">
        <w:r w:rsidR="007863B6">
          <w:t>ing</w:t>
        </w:r>
      </w:ins>
      <w:r w:rsidR="00582832">
        <w:t xml:space="preserve"> </w:t>
      </w:r>
      <w:r w:rsidR="00582832" w:rsidRPr="002E789B">
        <w:t>proof of concept</w:t>
      </w:r>
      <w:r w:rsidR="00582832" w:rsidRPr="00582832">
        <w:t xml:space="preserve"> </w:t>
      </w:r>
      <w:r w:rsidR="00582832">
        <w:t>before initiation</w:t>
      </w:r>
      <w:ins w:id="196" w:author="Hannah Moyer" w:date="2023-04-03T09:16:00Z">
        <w:r w:rsidR="007863B6">
          <w:t xml:space="preserve">, and </w:t>
        </w:r>
      </w:ins>
      <w:del w:id="197" w:author="Hannah Moyer" w:date="2023-04-03T09:16:00Z">
        <w:r w:rsidR="00582832" w:rsidDel="007863B6">
          <w:delText xml:space="preserve"> that </w:delText>
        </w:r>
      </w:del>
      <w:r w:rsidR="00582832">
        <w:t>were ultimately non-positive.</w:t>
      </w:r>
      <w:r w:rsidR="00915521">
        <w:t xml:space="preserve"> </w:t>
      </w:r>
      <w:ins w:id="198" w:author="Hannah Moyer" w:date="2023-04-03T09:43:00Z">
        <w:r w:rsidR="00116F80">
          <w:t xml:space="preserve">However, </w:t>
        </w:r>
      </w:ins>
      <w:ins w:id="199" w:author="Hannah Moyer" w:date="2023-04-04T15:49:00Z">
        <w:r w:rsidR="007C4014">
          <w:t xml:space="preserve">researchers are unclear on </w:t>
        </w:r>
      </w:ins>
      <w:ins w:id="200" w:author="Hannah Moyer" w:date="2023-04-04T15:47:00Z">
        <w:r w:rsidR="007C4014">
          <w:t>the</w:t>
        </w:r>
      </w:ins>
      <w:del w:id="201" w:author="Hannah Moyer" w:date="2023-04-03T09:43:00Z">
        <w:r w:rsidR="00915521" w:rsidRPr="00B96A13" w:rsidDel="00116F80">
          <w:rPr>
            <w:highlight w:val="red"/>
          </w:rPr>
          <w:delText>It</w:delText>
        </w:r>
        <w:r w:rsidR="00915521" w:rsidDel="00116F80">
          <w:delText xml:space="preserve"> </w:delText>
        </w:r>
      </w:del>
      <w:ins w:id="202" w:author="Hannah Moyer" w:date="2023-04-03T09:43:00Z">
        <w:r w:rsidR="00116F80">
          <w:t xml:space="preserve"> type of </w:t>
        </w:r>
      </w:ins>
      <w:del w:id="203" w:author="Hannah Moyer" w:date="2023-04-03T09:43:00Z">
        <w:r w:rsidR="00915521" w:rsidDel="00116F80">
          <w:delText xml:space="preserve">is unclear which type of </w:delText>
        </w:r>
      </w:del>
      <w:r w:rsidR="00915521">
        <w:t xml:space="preserve">efficacy evidence (proof of concept, surrogate, or clinical) </w:t>
      </w:r>
      <w:ins w:id="204" w:author="Hannah Moyer" w:date="2023-04-04T15:48:00Z">
        <w:r w:rsidR="007C4014">
          <w:t xml:space="preserve">that </w:t>
        </w:r>
      </w:ins>
      <w:ins w:id="205" w:author="Hannah Moyer" w:date="2023-04-04T15:49:00Z">
        <w:r w:rsidR="007C4014">
          <w:t>should be used</w:t>
        </w:r>
      </w:ins>
      <w:ins w:id="206" w:author="Hannah Moyer" w:date="2023-04-04T15:50:00Z">
        <w:r w:rsidR="007C4014">
          <w:t xml:space="preserve"> </w:t>
        </w:r>
      </w:ins>
      <w:del w:id="207" w:author="Hannah Moyer" w:date="2023-04-04T15:21:00Z">
        <w:r w:rsidR="00915521" w:rsidDel="003D5608">
          <w:delText>should be collected before</w:delText>
        </w:r>
      </w:del>
      <w:ins w:id="208" w:author="Hannah Moyer" w:date="2023-04-04T15:21:00Z">
        <w:r w:rsidR="003D5608">
          <w:t>to indicate</w:t>
        </w:r>
      </w:ins>
      <w:r w:rsidR="00915521">
        <w:t xml:space="preserve"> </w:t>
      </w:r>
      <w:ins w:id="209" w:author="Hannah Moyer" w:date="2023-04-04T15:21:00Z">
        <w:r w:rsidR="003D5608">
          <w:t xml:space="preserve">that the intervention </w:t>
        </w:r>
      </w:ins>
      <w:ins w:id="210" w:author="Hannah Moyer" w:date="2023-04-04T15:50:00Z">
        <w:r w:rsidR="007C4014">
          <w:t>can</w:t>
        </w:r>
      </w:ins>
      <w:ins w:id="211" w:author="Hannah Moyer" w:date="2023-04-04T15:21:00Z">
        <w:r w:rsidR="003D5608">
          <w:t xml:space="preserve"> be brought into </w:t>
        </w:r>
      </w:ins>
      <w:r w:rsidR="00915521">
        <w:t>P3</w:t>
      </w:r>
      <w:ins w:id="212" w:author="Hannah Moyer" w:date="2023-04-04T15:22:00Z">
        <w:r w:rsidR="003D5608">
          <w:t xml:space="preserve"> trials in </w:t>
        </w:r>
      </w:ins>
      <w:del w:id="213" w:author="Hannah Moyer" w:date="2023-04-04T15:21:00Z">
        <w:r w:rsidR="00915521" w:rsidDel="003D5608">
          <w:delText xml:space="preserve"> trial initiation in </w:delText>
        </w:r>
      </w:del>
      <w:r w:rsidR="00915521">
        <w:t>neurology</w:t>
      </w:r>
      <w:ins w:id="214" w:author="Hannah Moyer" w:date="2023-04-04T15:49:00Z">
        <w:r w:rsidR="007C4014">
          <w:t>.</w:t>
        </w:r>
      </w:ins>
      <w:del w:id="215" w:author="Hannah Moyer" w:date="2023-04-04T15:49:00Z">
        <w:r w:rsidR="00915521" w:rsidDel="007C4014">
          <w:delText xml:space="preserve">. </w:delText>
        </w:r>
      </w:del>
    </w:p>
    <w:p w14:paraId="5C33DE0A" w14:textId="77777777" w:rsidR="0097021A" w:rsidRDefault="0097021A" w:rsidP="00A841BF">
      <w:pPr>
        <w:rPr>
          <w:color w:val="000000" w:themeColor="text1"/>
          <w:u w:val="single"/>
        </w:rPr>
      </w:pPr>
    </w:p>
    <w:p w14:paraId="31049B11" w14:textId="387ADB17" w:rsidR="00A841BF" w:rsidRPr="00712700" w:rsidRDefault="00712700" w:rsidP="00A841BF">
      <w:pPr>
        <w:rPr>
          <w:color w:val="000000" w:themeColor="text1"/>
          <w:u w:val="single"/>
        </w:rPr>
      </w:pPr>
      <w:r>
        <w:rPr>
          <w:color w:val="000000" w:themeColor="text1"/>
          <w:u w:val="single"/>
        </w:rPr>
        <w:t>Relevant patient p</w:t>
      </w:r>
      <w:r w:rsidR="00A841BF" w:rsidRPr="00712700">
        <w:rPr>
          <w:color w:val="000000" w:themeColor="text1"/>
          <w:u w:val="single"/>
        </w:rPr>
        <w:t>opulation</w:t>
      </w:r>
      <w:r>
        <w:rPr>
          <w:color w:val="000000" w:themeColor="text1"/>
          <w:u w:val="single"/>
        </w:rPr>
        <w:t>s</w:t>
      </w:r>
    </w:p>
    <w:p w14:paraId="176B64D2" w14:textId="32058906" w:rsidR="00F35DE4" w:rsidRDefault="00A841BF" w:rsidP="00F85B4A">
      <w:pPr>
        <w:spacing w:after="30"/>
        <w:ind w:firstLine="360"/>
      </w:pPr>
      <w:r w:rsidRPr="002E789B">
        <w:t xml:space="preserve">Finally, </w:t>
      </w:r>
      <w:r w:rsidR="00915521">
        <w:t>t</w:t>
      </w:r>
      <w:r w:rsidR="003F7E8D" w:rsidRPr="002E789B">
        <w:t>he above variables are all investigated and optimized within a patient populatio</w:t>
      </w:r>
      <w:r w:rsidR="00915521">
        <w:t>n of interest</w:t>
      </w:r>
      <w:r w:rsidR="003F7E8D" w:rsidRPr="002E789B">
        <w:t>.</w:t>
      </w:r>
      <w:r w:rsidR="003F7E8D">
        <w:t xml:space="preserve"> There can be </w:t>
      </w:r>
      <w:r w:rsidR="00623456">
        <w:t>vast</w:t>
      </w:r>
      <w:r w:rsidR="003F7E8D">
        <w:t xml:space="preserve"> heterogeneity between patients of the same condition, </w:t>
      </w:r>
      <w:ins w:id="216" w:author="Hannah Moyer" w:date="2023-04-03T09:21:00Z">
        <w:r w:rsidR="00F743AE">
          <w:t xml:space="preserve">such as </w:t>
        </w:r>
      </w:ins>
      <w:ins w:id="217" w:author="Hannah Moyer" w:date="2023-04-03T09:22:00Z">
        <w:r w:rsidR="00F743AE">
          <w:lastRenderedPageBreak/>
          <w:t xml:space="preserve">differences in patients’ </w:t>
        </w:r>
      </w:ins>
      <w:commentRangeStart w:id="218"/>
      <w:del w:id="219" w:author="Hannah Moyer" w:date="2023-04-03T09:21:00Z">
        <w:r w:rsidR="003F7E8D" w:rsidDel="00F743AE">
          <w:delText xml:space="preserve">determined </w:delText>
        </w:r>
        <w:commentRangeEnd w:id="218"/>
        <w:r w:rsidR="0097021A" w:rsidDel="00F743AE">
          <w:rPr>
            <w:rStyle w:val="CommentReference"/>
          </w:rPr>
          <w:commentReference w:id="218"/>
        </w:r>
      </w:del>
      <w:del w:id="220" w:author="Hannah Moyer" w:date="2023-04-03T09:22:00Z">
        <w:r w:rsidR="003F7E8D" w:rsidDel="00F743AE">
          <w:delText xml:space="preserve">by </w:delText>
        </w:r>
        <w:r w:rsidR="00623456" w:rsidDel="00F743AE">
          <w:delText xml:space="preserve">the </w:delText>
        </w:r>
      </w:del>
      <w:r w:rsidR="003F7E8D">
        <w:t>line of treatment, subgroup disease classification, genetic status,</w:t>
      </w:r>
      <w:ins w:id="221" w:author="Hannah Moyer" w:date="2023-04-03T09:22:00Z">
        <w:r w:rsidR="00F743AE">
          <w:t xml:space="preserve"> </w:t>
        </w:r>
      </w:ins>
      <w:ins w:id="222" w:author="Hannah Moyer" w:date="2023-04-04T15:22:00Z">
        <w:r w:rsidR="003D5608">
          <w:t xml:space="preserve">and </w:t>
        </w:r>
      </w:ins>
      <w:ins w:id="223" w:author="Hannah Moyer" w:date="2023-04-03T09:22:00Z">
        <w:r w:rsidR="00F743AE">
          <w:t>disease</w:t>
        </w:r>
      </w:ins>
      <w:r w:rsidR="003F7E8D">
        <w:t xml:space="preserve"> severity</w:t>
      </w:r>
      <w:del w:id="224" w:author="Hannah Moyer" w:date="2023-04-04T15:22:00Z">
        <w:r w:rsidR="003F7E8D" w:rsidDel="003D5608">
          <w:delText xml:space="preserve">, and countless other variables that can impact </w:delText>
        </w:r>
        <w:r w:rsidR="00623456" w:rsidDel="003D5608">
          <w:delText>a patient's outcome</w:delText>
        </w:r>
      </w:del>
      <w:r w:rsidR="003F7E8D">
        <w:t>.</w:t>
      </w:r>
      <w:r w:rsidR="003F7E8D">
        <w:fldChar w:fldCharType="begin"/>
      </w:r>
      <w:r w:rsidR="00FE308F">
        <w:instrText xml:space="preserve"> ADDIN ZOTERO_ITEM CSL_CITATION {"citationID":"acor5ps3rg","properties":{"formattedCitation":"\\super 12,47\\nosupersub{}","plainCitation":"12,47","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3F7E8D">
        <w:fldChar w:fldCharType="separate"/>
      </w:r>
      <w:r w:rsidR="00FE308F" w:rsidRPr="00FE308F">
        <w:rPr>
          <w:vertAlign w:val="superscript"/>
        </w:rPr>
        <w:t>12,47</w:t>
      </w:r>
      <w:r w:rsidR="003F7E8D">
        <w:fldChar w:fldCharType="end"/>
      </w:r>
      <w:r w:rsidR="003F7E8D">
        <w:t xml:space="preserve"> Determining which type of patients to </w:t>
      </w:r>
      <w:r w:rsidR="00623456">
        <w:t>optimize the treatment</w:t>
      </w:r>
      <w:r w:rsidR="003F7E8D">
        <w:t xml:space="preserve"> </w:t>
      </w:r>
      <w:r w:rsidR="00915521">
        <w:t xml:space="preserve">to </w:t>
      </w:r>
      <w:r w:rsidR="003F7E8D">
        <w:t xml:space="preserve">can take trial and error. </w:t>
      </w:r>
      <w:r w:rsidR="00FC0AAC">
        <w:t>Sometimes, sponsors</w:t>
      </w:r>
      <w:r w:rsidR="003F7E8D">
        <w:t xml:space="preserve"> </w:t>
      </w:r>
      <w:r w:rsidR="00FC0AAC">
        <w:t xml:space="preserve">expand </w:t>
      </w:r>
      <w:r w:rsidRPr="002E789B">
        <w:t xml:space="preserve">patient populations beyond </w:t>
      </w:r>
      <w:r w:rsidR="0097021A">
        <w:t>those</w:t>
      </w:r>
      <w:r w:rsidR="0097021A" w:rsidRPr="002E789B">
        <w:t xml:space="preserve"> </w:t>
      </w:r>
      <w:r w:rsidRPr="002E789B">
        <w:t>which ha</w:t>
      </w:r>
      <w:r w:rsidR="0097021A">
        <w:t>ve</w:t>
      </w:r>
      <w:r w:rsidRPr="002E789B">
        <w:t xml:space="preserve"> been investigated </w:t>
      </w:r>
      <w:r w:rsidR="00FC0AAC">
        <w:t>in P2 trials</w:t>
      </w:r>
      <w:r w:rsidR="0097021A">
        <w:t>.</w:t>
      </w:r>
      <w:r w:rsidR="00FC0AAC">
        <w:t xml:space="preserve"> </w:t>
      </w:r>
      <w:ins w:id="225" w:author="Hannah Moyer" w:date="2023-04-04T15:22:00Z">
        <w:r w:rsidR="003D5608">
          <w:t>However, t</w:t>
        </w:r>
      </w:ins>
      <w:del w:id="226" w:author="Hannah Moyer" w:date="2023-04-04T15:22:00Z">
        <w:r w:rsidR="0097021A" w:rsidDel="003D5608">
          <w:delText>T</w:delText>
        </w:r>
      </w:del>
      <w:r w:rsidR="0097021A">
        <w:t>his</w:t>
      </w:r>
      <w:ins w:id="227" w:author="Hannah Moyer" w:date="2023-04-04T15:22:00Z">
        <w:r w:rsidR="003D5608">
          <w:t xml:space="preserve"> practice</w:t>
        </w:r>
      </w:ins>
      <w:r w:rsidR="0097021A">
        <w:t xml:space="preserve"> </w:t>
      </w:r>
      <w:r w:rsidR="00FC0AAC">
        <w:t xml:space="preserve">may </w:t>
      </w:r>
      <w:r w:rsidRPr="002E789B">
        <w:t xml:space="preserve">jeopardize the </w:t>
      </w:r>
      <w:r w:rsidR="0097021A">
        <w:t>generalizability</w:t>
      </w:r>
      <w:r w:rsidR="0097021A" w:rsidRPr="002E789B">
        <w:t xml:space="preserve"> </w:t>
      </w:r>
      <w:r w:rsidR="00623456">
        <w:t xml:space="preserve">of </w:t>
      </w:r>
      <w:r w:rsidRPr="002E789B">
        <w:t xml:space="preserve">the </w:t>
      </w:r>
      <w:r w:rsidR="0097021A">
        <w:t>supporting</w:t>
      </w:r>
      <w:r w:rsidR="0097021A" w:rsidRPr="002E789B">
        <w:t xml:space="preserve"> </w:t>
      </w:r>
      <w:r w:rsidRPr="002E789B">
        <w:t>evidence</w:t>
      </w:r>
      <w:r w:rsidR="0097021A">
        <w:t xml:space="preserve"> for a trial or clinical application.</w:t>
      </w:r>
      <w:r w:rsidR="004B1EED">
        <w:t xml:space="preserve"> </w:t>
      </w:r>
      <w:r w:rsidR="0097021A">
        <w:t>I</w:t>
      </w:r>
      <w:r w:rsidR="004B1EED">
        <w:t>n particular</w:t>
      </w:r>
      <w:ins w:id="228" w:author="Hannah Moyer" w:date="2023-04-03T09:28:00Z">
        <w:r w:rsidR="00F743AE">
          <w:t>,</w:t>
        </w:r>
      </w:ins>
      <w:r w:rsidR="004B1EED">
        <w:t xml:space="preserve"> the prior safety evidence</w:t>
      </w:r>
      <w:ins w:id="229" w:author="Hannah Moyer" w:date="2023-04-03T09:28:00Z">
        <w:r w:rsidR="00F743AE">
          <w:t xml:space="preserve"> may </w:t>
        </w:r>
      </w:ins>
      <w:ins w:id="230" w:author="Hannah Moyer" w:date="2023-04-04T15:23:00Z">
        <w:r w:rsidR="003D5608">
          <w:t xml:space="preserve">not </w:t>
        </w:r>
      </w:ins>
      <w:ins w:id="231" w:author="Hannah Moyer" w:date="2023-04-04T15:24:00Z">
        <w:r w:rsidR="003D5608">
          <w:t>indicate how</w:t>
        </w:r>
      </w:ins>
      <w:ins w:id="232" w:author="Hannah Moyer" w:date="2023-04-04T15:23:00Z">
        <w:r w:rsidR="003D5608">
          <w:t xml:space="preserve"> patien</w:t>
        </w:r>
      </w:ins>
      <w:ins w:id="233" w:author="Hannah Moyer" w:date="2023-04-04T15:24:00Z">
        <w:r w:rsidR="003D5608">
          <w:t>ts with more severe disease will respond</w:t>
        </w:r>
      </w:ins>
      <w:r w:rsidR="00915521">
        <w:t>.</w:t>
      </w:r>
      <w:r w:rsidRPr="002E789B">
        <w:fldChar w:fldCharType="begin"/>
      </w:r>
      <w:r w:rsidR="00A32292">
        <w:instrText xml:space="preserve"> ADDIN ZOTERO_ITEM CSL_CITATION {"citationID":"Dk7YxtAM","properties":{"formattedCitation":"\\super 32,36\\nosupersub{}","plainCitation":"32,36","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2E789B">
        <w:fldChar w:fldCharType="separate"/>
      </w:r>
      <w:r w:rsidR="00A32292" w:rsidRPr="00A32292">
        <w:rPr>
          <w:vertAlign w:val="superscript"/>
        </w:rPr>
        <w:t>32,36</w:t>
      </w:r>
      <w:r w:rsidRPr="002E789B">
        <w:fldChar w:fldCharType="end"/>
      </w:r>
      <w:r w:rsidR="00623456">
        <w:t xml:space="preserve"> </w:t>
      </w:r>
      <w:del w:id="234" w:author="Hannah Moyer" w:date="2023-04-04T15:25:00Z">
        <w:r w:rsidR="00623456" w:rsidDel="00103154">
          <w:delText>However</w:delText>
        </w:r>
      </w:del>
      <w:ins w:id="235" w:author="Hannah Moyer" w:date="2023-04-04T15:25:00Z">
        <w:r w:rsidR="00103154">
          <w:t>Nevertheless</w:t>
        </w:r>
      </w:ins>
      <w:r w:rsidR="00623456">
        <w:t>,</w:t>
      </w:r>
      <w:r w:rsidR="00FC0AAC">
        <w:t xml:space="preserve"> </w:t>
      </w:r>
      <w:del w:id="236" w:author="Hannah Moyer" w:date="2023-04-04T15:24:00Z">
        <w:r w:rsidR="00FC0AAC" w:rsidDel="003D5608">
          <w:delText>t</w:delText>
        </w:r>
        <w:r w:rsidRPr="002E789B" w:rsidDel="003D5608">
          <w:delText xml:space="preserve">his </w:delText>
        </w:r>
      </w:del>
      <w:ins w:id="237" w:author="Hannah Moyer" w:date="2023-04-04T15:24:00Z">
        <w:r w:rsidR="003D5608">
          <w:t>broad</w:t>
        </w:r>
      </w:ins>
      <w:ins w:id="238" w:author="Hannah Moyer" w:date="2023-04-04T15:25:00Z">
        <w:r w:rsidR="00103154">
          <w:t>en</w:t>
        </w:r>
      </w:ins>
      <w:ins w:id="239" w:author="Hannah Moyer" w:date="2023-04-04T15:24:00Z">
        <w:r w:rsidR="003D5608">
          <w:t>ing</w:t>
        </w:r>
      </w:ins>
      <w:ins w:id="240" w:author="Hannah Moyer" w:date="2023-04-04T15:25:00Z">
        <w:r w:rsidR="00103154">
          <w:t xml:space="preserve"> the population</w:t>
        </w:r>
      </w:ins>
      <w:ins w:id="241" w:author="Hannah Moyer" w:date="2023-04-04T15:24:00Z">
        <w:r w:rsidR="003D5608" w:rsidRPr="002E789B">
          <w:t xml:space="preserve"> </w:t>
        </w:r>
      </w:ins>
      <w:r w:rsidRPr="002E789B">
        <w:t xml:space="preserve">may be necessary to ensure that </w:t>
      </w:r>
      <w:del w:id="242" w:author="Hannah Moyer" w:date="2023-04-04T15:25:00Z">
        <w:r w:rsidRPr="002E789B" w:rsidDel="00103154">
          <w:delText xml:space="preserve">more </w:delText>
        </w:r>
      </w:del>
      <w:r w:rsidRPr="002E789B">
        <w:t xml:space="preserve">patients </w:t>
      </w:r>
      <w:ins w:id="243" w:author="Hannah Moyer" w:date="2023-04-04T15:25:00Z">
        <w:r w:rsidR="00103154">
          <w:t>beyo</w:t>
        </w:r>
      </w:ins>
      <w:ins w:id="244" w:author="Hannah Moyer" w:date="2023-04-04T15:26:00Z">
        <w:r w:rsidR="00103154">
          <w:t>nd a r</w:t>
        </w:r>
      </w:ins>
      <w:ins w:id="245" w:author="Hannah Moyer" w:date="2023-04-04T15:25:00Z">
        <w:r w:rsidR="00103154">
          <w:t xml:space="preserve">estrictive trial population </w:t>
        </w:r>
      </w:ins>
      <w:r w:rsidRPr="002E789B">
        <w:t xml:space="preserve">can benefit from </w:t>
      </w:r>
      <w:del w:id="246" w:author="Hannah Moyer" w:date="2023-04-04T15:25:00Z">
        <w:r w:rsidRPr="002E789B" w:rsidDel="00103154">
          <w:delText xml:space="preserve">the </w:delText>
        </w:r>
      </w:del>
      <w:ins w:id="247" w:author="Hannah Moyer" w:date="2023-04-04T15:25:00Z">
        <w:r w:rsidR="00103154">
          <w:t>a later</w:t>
        </w:r>
        <w:r w:rsidR="00103154" w:rsidRPr="002E789B">
          <w:t xml:space="preserve"> </w:t>
        </w:r>
      </w:ins>
      <w:r w:rsidRPr="002E789B">
        <w:t>approval</w:t>
      </w:r>
      <w:del w:id="248" w:author="Hannah Moyer" w:date="2023-04-04T15:26:00Z">
        <w:r w:rsidRPr="002E789B" w:rsidDel="00103154">
          <w:delText xml:space="preserve"> </w:delText>
        </w:r>
        <w:r w:rsidR="003F7E8D" w:rsidDel="00103154">
          <w:delText>than a restrictive population</w:delText>
        </w:r>
      </w:del>
      <w:r w:rsidRPr="002E789B">
        <w:t>.</w:t>
      </w:r>
      <w:r w:rsidRPr="002E789B">
        <w:fldChar w:fldCharType="begin"/>
      </w:r>
      <w:r w:rsidR="00A32292">
        <w:instrText xml:space="preserve"> ADDIN ZOTERO_ITEM CSL_CITATION {"citationID":"0iD3yLWH","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A32292" w:rsidRPr="00A32292">
        <w:rPr>
          <w:vertAlign w:val="superscript"/>
        </w:rPr>
        <w:t>11</w:t>
      </w:r>
      <w:r w:rsidRPr="002E789B">
        <w:fldChar w:fldCharType="end"/>
      </w:r>
      <w:r w:rsidRPr="002E789B">
        <w:t xml:space="preserve"> </w:t>
      </w:r>
      <w:r w:rsidR="00FC0AAC">
        <w:t xml:space="preserve">Alternatively, </w:t>
      </w:r>
      <w:del w:id="249" w:author="Hannah Moyer" w:date="2023-04-04T14:08:00Z">
        <w:r w:rsidR="00FC0AAC" w:rsidDel="00966853">
          <w:delText xml:space="preserve">they </w:delText>
        </w:r>
      </w:del>
      <w:ins w:id="250" w:author="Hannah Moyer" w:date="2023-04-04T14:08:00Z">
        <w:r w:rsidR="00966853">
          <w:t xml:space="preserve">investigators </w:t>
        </w:r>
      </w:ins>
      <w:r w:rsidR="00FC0AAC">
        <w:t xml:space="preserve">can further restrict a population from a P2 </w:t>
      </w:r>
      <w:r w:rsidR="00915521">
        <w:t xml:space="preserve">trial </w:t>
      </w:r>
      <w:r w:rsidR="00FC0AAC">
        <w:t>using evidence from subgroups. However,</w:t>
      </w:r>
      <w:r w:rsidR="00FC0AAC" w:rsidRPr="002E789B">
        <w:t xml:space="preserve"> </w:t>
      </w:r>
      <w:r w:rsidR="00FC0AAC">
        <w:t>w</w:t>
      </w:r>
      <w:r w:rsidR="00FC0AAC" w:rsidRPr="002E789B">
        <w:t>hen</w:t>
      </w:r>
      <w:r w:rsidR="00FC0AAC">
        <w:t xml:space="preserve"> these </w:t>
      </w:r>
      <w:ins w:id="251" w:author="Hannah Moyer" w:date="2023-04-04T15:26:00Z">
        <w:r w:rsidR="00103154">
          <w:t xml:space="preserve">analyses </w:t>
        </w:r>
      </w:ins>
      <w:r w:rsidR="00FC0AAC">
        <w:t>are</w:t>
      </w:r>
      <w:r w:rsidR="00FC0AAC" w:rsidRPr="002E789B">
        <w:t xml:space="preserve"> not preplanned, extrapolation from subgroup population</w:t>
      </w:r>
      <w:ins w:id="252" w:author="Hannah Moyer" w:date="2023-04-04T15:26:00Z">
        <w:r w:rsidR="00103154">
          <w:t xml:space="preserve">s </w:t>
        </w:r>
      </w:ins>
      <w:del w:id="253" w:author="Hannah Moyer" w:date="2023-04-04T15:26:00Z">
        <w:r w:rsidR="00FC0AAC" w:rsidRPr="002E789B" w:rsidDel="00103154">
          <w:delText xml:space="preserve"> analyses </w:delText>
        </w:r>
      </w:del>
      <w:del w:id="254" w:author="Hannah Moyer" w:date="2023-04-04T15:27:00Z">
        <w:r w:rsidR="00915521" w:rsidDel="00103154">
          <w:delText xml:space="preserve">in P2 trials </w:delText>
        </w:r>
      </w:del>
      <w:r w:rsidR="00915521">
        <w:t>to guide</w:t>
      </w:r>
      <w:r w:rsidR="00FC0AAC" w:rsidRPr="002E789B">
        <w:t xml:space="preserve"> the design of </w:t>
      </w:r>
      <w:r w:rsidR="00915521">
        <w:t>P</w:t>
      </w:r>
      <w:r w:rsidR="00FC0AAC" w:rsidRPr="002E789B">
        <w:t>3 can lead to nonpositive results</w:t>
      </w:r>
      <w:r w:rsidR="00623456">
        <w:t>,</w:t>
      </w:r>
      <w:r w:rsidR="00FC0AAC" w:rsidRPr="002E789B">
        <w:fldChar w:fldCharType="begin"/>
      </w:r>
      <w:r w:rsidR="00FE308F">
        <w:instrText xml:space="preserve"> ADDIN ZOTERO_ITEM CSL_CITATION {"citationID":"a4g9gnnds0","properties":{"formattedCitation":"\\super 14,42\\nosupersub{}","plainCitation":"14,42","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FC0AAC" w:rsidRPr="002E789B">
        <w:fldChar w:fldCharType="separate"/>
      </w:r>
      <w:r w:rsidR="00FE308F" w:rsidRPr="00FE308F">
        <w:rPr>
          <w:vertAlign w:val="superscript"/>
        </w:rPr>
        <w:t>14,42</w:t>
      </w:r>
      <w:r w:rsidR="00FC0AAC" w:rsidRPr="002E789B">
        <w:fldChar w:fldCharType="end"/>
      </w:r>
      <w:r w:rsidR="00FC0AAC" w:rsidRPr="002E789B">
        <w:t xml:space="preserve"> shown by examples in </w:t>
      </w:r>
      <w:r w:rsidR="00FC0AAC">
        <w:t>RR</w:t>
      </w:r>
      <w:r w:rsidR="00FC0AAC" w:rsidRPr="002E789B">
        <w:t>MS</w:t>
      </w:r>
      <w:r w:rsidR="00915521">
        <w:t>,</w:t>
      </w:r>
      <w:r w:rsidR="00FC0AAC" w:rsidRPr="002E789B">
        <w:fldChar w:fldCharType="begin"/>
      </w:r>
      <w:r w:rsidR="00FE308F">
        <w:instrText xml:space="preserve"> ADDIN ZOTERO_ITEM CSL_CITATION {"citationID":"asrnghbjq","properties":{"formattedCitation":"\\super 26\\nosupersub{}","plainCitation":"26","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00FC0AAC" w:rsidRPr="002E789B">
        <w:fldChar w:fldCharType="separate"/>
      </w:r>
      <w:r w:rsidR="00FE308F" w:rsidRPr="00FE308F">
        <w:rPr>
          <w:vertAlign w:val="superscript"/>
        </w:rPr>
        <w:t>26</w:t>
      </w:r>
      <w:r w:rsidR="00FC0AAC" w:rsidRPr="002E789B">
        <w:fldChar w:fldCharType="end"/>
      </w:r>
      <w:r w:rsidR="00FC0AAC">
        <w:t xml:space="preserve"> PMS</w:t>
      </w:r>
      <w:r w:rsidR="00915521">
        <w:t>,</w:t>
      </w:r>
      <w:r w:rsidR="00FC0AAC">
        <w:fldChar w:fldCharType="begin"/>
      </w:r>
      <w:r w:rsidR="00FE308F">
        <w:instrText xml:space="preserve"> ADDIN ZOTERO_ITEM CSL_CITATION {"citationID":"a26clmt4ksg","properties":{"formattedCitation":"\\super 25\\nosupersub{}","plainCitation":"25","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FC0AAC">
        <w:fldChar w:fldCharType="separate"/>
      </w:r>
      <w:r w:rsidR="00FE308F" w:rsidRPr="00FE308F">
        <w:rPr>
          <w:vertAlign w:val="superscript"/>
        </w:rPr>
        <w:t>25</w:t>
      </w:r>
      <w:r w:rsidR="00FC0AAC">
        <w:fldChar w:fldCharType="end"/>
      </w:r>
      <w:r w:rsidR="00FC0AAC" w:rsidRPr="002E789B">
        <w:t xml:space="preserve"> and AD</w:t>
      </w:r>
      <w:r w:rsidR="00FC0AAC">
        <w:t>.</w:t>
      </w:r>
      <w:r w:rsidR="00FC0AAC" w:rsidRPr="002E789B">
        <w:fldChar w:fldCharType="begin"/>
      </w:r>
      <w:r w:rsidR="00FE308F">
        <w:instrText xml:space="preserve"> ADDIN ZOTERO_ITEM CSL_CITATION {"citationID":"aipi4aed72","properties":{"formattedCitation":"\\super 26,42\\nosupersub{}","plainCitation":"26,42","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FC0AAC" w:rsidRPr="002E789B">
        <w:fldChar w:fldCharType="separate"/>
      </w:r>
      <w:r w:rsidR="00FE308F" w:rsidRPr="00FE308F">
        <w:rPr>
          <w:vertAlign w:val="superscript"/>
        </w:rPr>
        <w:t>26,42</w:t>
      </w:r>
      <w:r w:rsidR="00FC0AAC" w:rsidRPr="002E789B">
        <w:fldChar w:fldCharType="end"/>
      </w:r>
      <w:r w:rsidR="00FC0AAC">
        <w:t xml:space="preserve"> </w:t>
      </w:r>
    </w:p>
    <w:p w14:paraId="61AFC819" w14:textId="5D27FFE9" w:rsidR="00F35DE4" w:rsidDel="00DB4F41" w:rsidRDefault="008B5D00" w:rsidP="00DB4F41">
      <w:pPr>
        <w:ind w:firstLine="360"/>
        <w:rPr>
          <w:del w:id="255" w:author="Hannah Moyer" w:date="2023-04-04T16:00:00Z"/>
        </w:rPr>
      </w:pPr>
      <w:r>
        <w:t xml:space="preserve">Together, </w:t>
      </w:r>
      <w:del w:id="256" w:author="Hannah Moyer" w:date="2023-04-04T15:57:00Z">
        <w:r w:rsidDel="00F85B4A">
          <w:delText xml:space="preserve">this </w:delText>
        </w:r>
      </w:del>
      <w:ins w:id="257" w:author="Hannah Moyer" w:date="2023-04-04T15:57:00Z">
        <w:r w:rsidR="00F85B4A">
          <w:t xml:space="preserve">the </w:t>
        </w:r>
      </w:ins>
      <w:r>
        <w:t>information</w:t>
      </w:r>
      <w:ins w:id="258" w:author="Hannah Moyer" w:date="2023-04-04T15:57:00Z">
        <w:r w:rsidR="00F85B4A">
          <w:t xml:space="preserve"> learned </w:t>
        </w:r>
      </w:ins>
      <w:del w:id="259" w:author="Hannah Moyer" w:date="2023-04-04T16:06:00Z">
        <w:r w:rsidDel="000C59B4">
          <w:delText xml:space="preserve"> </w:delText>
        </w:r>
      </w:del>
      <w:ins w:id="260" w:author="Hannah Moyer" w:date="2023-04-04T15:57:00Z">
        <w:r w:rsidR="00F85B4A">
          <w:t xml:space="preserve">from P2 trials </w:t>
        </w:r>
      </w:ins>
      <w:r>
        <w:t xml:space="preserve">can help </w:t>
      </w:r>
      <w:r w:rsidR="00D124A8">
        <w:t>generate</w:t>
      </w:r>
      <w:r>
        <w:t xml:space="preserve"> knowledge on the “intervention ensemble”, the package of variables surrounding the treatment that</w:t>
      </w:r>
      <w:r w:rsidR="00266B3D">
        <w:t xml:space="preserve"> must be researched to</w:t>
      </w:r>
      <w:r>
        <w:t xml:space="preserve"> make it clinically meaningful.</w:t>
      </w:r>
      <w:commentRangeStart w:id="261"/>
      <w:r>
        <w:fldChar w:fldCharType="begin"/>
      </w:r>
      <w:r w:rsidR="00FE308F">
        <w:instrText xml:space="preserve"> ADDIN ZOTERO_ITEM CSL_CITATION {"citationID":"aqeknpiefa","properties":{"formattedCitation":"\\super 48\\nosupersub{}","plainCitation":"48","noteIndex":0},"citationItems":[{"id":162,"uris":["http://zotero.org/users/5374610/items/MPPAE7BX"],"itemData":{"id":162,"type":"article-journal","abstract":"The last two decades have witnessed a crescendo of allegations that clinical translation is rife with waste and inefficiency. Patient advocates argue that excessively demanding regulations delay access to life-saving drugs, research funders claim that too much basic science languishes in academic laboratories, journal editors allege that biased reporting squanders public investment in biomedical research, and drug companies (and their critics) argue that far too much is expended in pharmaceutical development. But how should stakeholders evaluate the efficiency of translation and proposed reforms to drug development? Effective reforms require an accurate model of the systems they aspire to improve—their components, their proper functions, and their pathologies. However, there is currently no explicit and well-developed model of translation for evaluating such criticisms. In what follows, we offer an explicit model of clinical translation. Many discussions of clinical translation and its pathologies presume that its main output is tangible: new drugs, vaccines, devices, and diagnostics. We disagree. We argue that the principal output of clinical translation is information—in particular, information about the coordinated set of materials, practices, and constraints needed to safely unlock the therapeutic or preventive activities of drugs, biologics, and diagnostics. To develop this information calls for a process far different from a simple linear progression of clinical trials; it requires exploratory sampling of many different elements in this set. Our model points to some limitations and liabilities of influential proposals for reforming research. It also reveals some underrecognized opportunities for improving the efficiency of clinical translation.","container-title":"Hastings Center Report","DOI":"10.1002/hast.433","ISSN":"1552-146X","issue":"2","language":"en","note":"number: 2","page":"27–39","title":"The Structure of Clinical Translation: Efficiency, Information, and Ethics","title-short":"The Structure of Clinical Translation","volume":"45","author":[{"family":"Kimmelman","given":"Jonathan"},{"family":"London","given":"Alex John"}],"issued":{"date-parts":[["2015",3]]}}}],"schema":"https://github.com/citation-style-language/schema/raw/master/csl-citation.json"} </w:instrText>
      </w:r>
      <w:r>
        <w:fldChar w:fldCharType="separate"/>
      </w:r>
      <w:r w:rsidR="00FE308F" w:rsidRPr="00FE308F">
        <w:rPr>
          <w:vertAlign w:val="superscript"/>
        </w:rPr>
        <w:t>48</w:t>
      </w:r>
      <w:r>
        <w:fldChar w:fldCharType="end"/>
      </w:r>
      <w:commentRangeEnd w:id="261"/>
      <w:r w:rsidR="00D83349">
        <w:rPr>
          <w:rStyle w:val="CommentReference"/>
        </w:rPr>
        <w:commentReference w:id="261"/>
      </w:r>
      <w:r>
        <w:t xml:space="preserve"> </w:t>
      </w:r>
      <w:del w:id="262" w:author="Hannah Moyer" w:date="2023-04-04T14:02:00Z">
        <w:r w:rsidR="00D124A8" w:rsidDel="00F556C3">
          <w:delText>STOPPED…</w:delText>
        </w:r>
      </w:del>
      <w:r w:rsidR="00D845EA">
        <w:t xml:space="preserve">Information on the variables above can </w:t>
      </w:r>
      <w:r>
        <w:t xml:space="preserve">also </w:t>
      </w:r>
      <w:r w:rsidR="00D845EA">
        <w:t>guide</w:t>
      </w:r>
      <w:r w:rsidR="00585A05" w:rsidRPr="00585A05">
        <w:t xml:space="preserve"> </w:t>
      </w:r>
      <w:r w:rsidR="00585A05">
        <w:t>“go/no-go”</w:t>
      </w:r>
      <w:r w:rsidR="00D845EA">
        <w:t xml:space="preserve"> decisions </w:t>
      </w:r>
      <w:r w:rsidR="00585A05">
        <w:t>for</w:t>
      </w:r>
      <w:r w:rsidR="00D845EA">
        <w:t xml:space="preserve"> further testing to limit waste in drug development.</w:t>
      </w:r>
      <w:r w:rsidR="00D845EA">
        <w:fldChar w:fldCharType="begin"/>
      </w:r>
      <w:r w:rsidR="00FE308F">
        <w:instrText xml:space="preserve"> ADDIN ZOTERO_ITEM CSL_CITATION {"citationID":"a622h4mhdi","properties":{"formattedCitation":"\\super 12,44\\nosupersub{}","plainCitation":"12,44","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00D845EA">
        <w:fldChar w:fldCharType="separate"/>
      </w:r>
      <w:r w:rsidR="00FE308F" w:rsidRPr="00FE308F">
        <w:rPr>
          <w:vertAlign w:val="superscript"/>
        </w:rPr>
        <w:t>12,44</w:t>
      </w:r>
      <w:r w:rsidR="00D845EA">
        <w:fldChar w:fldCharType="end"/>
      </w:r>
      <w:r w:rsidR="00D845EA">
        <w:t xml:space="preserve"> </w:t>
      </w:r>
      <w:ins w:id="263" w:author="Hannah Moyer" w:date="2023-04-04T15:52:00Z">
        <w:r w:rsidR="00F35DE4">
          <w:t xml:space="preserve">For example, </w:t>
        </w:r>
      </w:ins>
      <w:r w:rsidR="00FC743E" w:rsidRPr="002E789B">
        <w:t xml:space="preserve">P2 </w:t>
      </w:r>
      <w:r w:rsidR="00FC743E">
        <w:t xml:space="preserve">trials </w:t>
      </w:r>
      <w:r w:rsidR="00FC743E" w:rsidRPr="002E789B">
        <w:t xml:space="preserve">can be used to weed out drugs that are not likely to be successful </w:t>
      </w:r>
      <w:del w:id="264" w:author="Hannah Moyer" w:date="2023-04-04T15:52:00Z">
        <w:r w:rsidR="00FC743E" w:rsidRPr="002E789B" w:rsidDel="00F35DE4">
          <w:delText xml:space="preserve">earlier </w:delText>
        </w:r>
      </w:del>
      <w:ins w:id="265" w:author="Hannah Moyer" w:date="2023-04-04T15:52:00Z">
        <w:r w:rsidR="00F35DE4">
          <w:t>early</w:t>
        </w:r>
        <w:r w:rsidR="00F35DE4" w:rsidRPr="002E789B">
          <w:t xml:space="preserve"> </w:t>
        </w:r>
      </w:ins>
      <w:r w:rsidR="00FC743E" w:rsidRPr="002E789B">
        <w:t>in the development process.</w:t>
      </w:r>
      <w:r w:rsidR="00FC743E" w:rsidRPr="002E789B">
        <w:fldChar w:fldCharType="begin"/>
      </w:r>
      <w:r w:rsidR="00FE308F">
        <w:instrText xml:space="preserve"> ADDIN ZOTERO_ITEM CSL_CITATION {"citationID":"FgfUD3eR","properties":{"formattedCitation":"\\super 25,42\\nosupersub{}","plainCitation":"25,42","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FC743E" w:rsidRPr="002E789B">
        <w:fldChar w:fldCharType="separate"/>
      </w:r>
      <w:r w:rsidR="00FE308F" w:rsidRPr="00FE308F">
        <w:rPr>
          <w:vertAlign w:val="superscript"/>
        </w:rPr>
        <w:t>25,42</w:t>
      </w:r>
      <w:r w:rsidR="00FC743E" w:rsidRPr="002E789B">
        <w:fldChar w:fldCharType="end"/>
      </w:r>
      <w:r w:rsidR="002579E1">
        <w:t xml:space="preserve"> </w:t>
      </w:r>
      <w:del w:id="266" w:author="Hannah Moyer" w:date="2023-04-04T15:57:00Z">
        <w:r w:rsidR="00D845EA" w:rsidDel="00F85B4A">
          <w:delText xml:space="preserve">For </w:delText>
        </w:r>
        <w:r w:rsidR="007F327C" w:rsidDel="00F85B4A">
          <w:delText>treatments</w:delText>
        </w:r>
        <w:r w:rsidR="00D845EA" w:rsidDel="00F85B4A">
          <w:delText xml:space="preserve"> that are found not to be safe or to have efficacy (however it is defined) in the population of interest, </w:delText>
        </w:r>
      </w:del>
      <w:del w:id="267" w:author="Hannah Moyer" w:date="2023-04-04T13:59:00Z">
        <w:r w:rsidR="00D845EA" w:rsidDel="00F556C3">
          <w:delText xml:space="preserve">they </w:delText>
        </w:r>
      </w:del>
      <w:del w:id="268" w:author="Hannah Moyer" w:date="2023-04-04T14:01:00Z">
        <w:r w:rsidR="00D845EA" w:rsidDel="00F556C3">
          <w:delText>are an</w:delText>
        </w:r>
      </w:del>
      <w:del w:id="269" w:author="Hannah Moyer" w:date="2023-04-04T15:58:00Z">
        <w:r w:rsidR="00D845EA" w:rsidDel="00F85B4A">
          <w:delText xml:space="preserve"> important </w:delText>
        </w:r>
      </w:del>
      <w:del w:id="270" w:author="Hannah Moyer" w:date="2023-04-04T14:01:00Z">
        <w:r w:rsidR="00D845EA" w:rsidDel="00F556C3">
          <w:delText>step to</w:delText>
        </w:r>
      </w:del>
      <w:del w:id="271" w:author="Hannah Moyer" w:date="2023-04-04T15:58:00Z">
        <w:r w:rsidR="00D845EA" w:rsidDel="00F85B4A">
          <w:delText xml:space="preserve"> stop further investment. </w:delText>
        </w:r>
      </w:del>
      <w:del w:id="272" w:author="Hannah Moyer" w:date="2023-04-04T14:01:00Z">
        <w:r w:rsidR="00D845EA" w:rsidDel="00F556C3">
          <w:delText xml:space="preserve">For </w:delText>
        </w:r>
      </w:del>
      <w:del w:id="273" w:author="Hannah Moyer" w:date="2023-04-04T14:02:00Z">
        <w:r w:rsidR="00D845EA" w:rsidDel="00F556C3">
          <w:delText xml:space="preserve">drugs that </w:delText>
        </w:r>
      </w:del>
      <w:del w:id="274" w:author="Hannah Moyer" w:date="2023-04-04T13:59:00Z">
        <w:r w:rsidR="00D845EA" w:rsidDel="00F556C3">
          <w:delText xml:space="preserve">they find </w:delText>
        </w:r>
      </w:del>
      <w:del w:id="275" w:author="Hannah Moyer" w:date="2023-04-04T14:02:00Z">
        <w:r w:rsidR="00D845EA" w:rsidDel="00F556C3">
          <w:delText xml:space="preserve">to be successful, per a predefined threshold, </w:delText>
        </w:r>
      </w:del>
      <w:del w:id="276" w:author="Hannah Moyer" w:date="2023-04-04T14:00:00Z">
        <w:r w:rsidR="00D845EA" w:rsidDel="00F556C3">
          <w:delText xml:space="preserve">they </w:delText>
        </w:r>
      </w:del>
      <w:del w:id="277" w:author="Hannah Moyer" w:date="2023-04-04T15:53:00Z">
        <w:r w:rsidR="00D845EA" w:rsidDel="00F35DE4">
          <w:delText xml:space="preserve">can be used </w:delText>
        </w:r>
      </w:del>
      <w:del w:id="278" w:author="Hannah Moyer" w:date="2023-04-04T14:02:00Z">
        <w:r w:rsidR="00D845EA" w:rsidDel="00F556C3">
          <w:delText>as supportive evidence to</w:delText>
        </w:r>
      </w:del>
      <w:del w:id="279" w:author="Hannah Moyer" w:date="2023-04-04T15:53:00Z">
        <w:r w:rsidR="00D845EA" w:rsidDel="00F35DE4">
          <w:delText xml:space="preserve"> design </w:delText>
        </w:r>
      </w:del>
      <w:del w:id="280" w:author="Hannah Moyer" w:date="2023-04-04T14:02:00Z">
        <w:r w:rsidR="00D845EA" w:rsidDel="00F556C3">
          <w:delText xml:space="preserve">the </w:delText>
        </w:r>
      </w:del>
      <w:del w:id="281" w:author="Hannah Moyer" w:date="2023-04-04T15:53:00Z">
        <w:r w:rsidR="007F327C" w:rsidDel="00F35DE4">
          <w:delText>subsequent</w:delText>
        </w:r>
        <w:r w:rsidR="00D845EA" w:rsidDel="00F35DE4">
          <w:delText xml:space="preserve"> trials.</w:delText>
        </w:r>
      </w:del>
    </w:p>
    <w:p w14:paraId="47994C65" w14:textId="77777777" w:rsidR="00DB4F41" w:rsidRDefault="00DB4F41" w:rsidP="00F85B4A">
      <w:pPr>
        <w:ind w:firstLine="360"/>
        <w:rPr>
          <w:ins w:id="282" w:author="Hannah Moyer" w:date="2023-04-04T16:00:00Z"/>
        </w:rPr>
      </w:pPr>
    </w:p>
    <w:p w14:paraId="3707F731" w14:textId="60C8FCF2" w:rsidR="00873C8C" w:rsidDel="00DB4F41" w:rsidRDefault="00873C8C" w:rsidP="00DB4F41">
      <w:pPr>
        <w:ind w:firstLine="360"/>
        <w:rPr>
          <w:del w:id="283" w:author="Hannah Moyer" w:date="2023-04-04T16:01:00Z"/>
        </w:rPr>
      </w:pPr>
      <w:del w:id="284" w:author="Hannah Moyer" w:date="2023-04-04T16:00:00Z">
        <w:r w:rsidDel="00DB4F41">
          <w:delText xml:space="preserve">In addition, sometimes P3 trials are initiated after finding a nonpositive result on a primary efficacy endpoint in a P2 trial. </w:delText>
        </w:r>
      </w:del>
      <w:del w:id="285" w:author="Hannah Moyer" w:date="2023-04-04T16:01:00Z">
        <w:r w:rsidDel="00DB4F41">
          <w:delText xml:space="preserve">In these case, P3 trial designers will </w:delText>
        </w:r>
        <w:r w:rsidRPr="002E789B" w:rsidDel="00DB4F41">
          <w:delText>likely learn from other aspects of the P2 trial</w:delText>
        </w:r>
        <w:r w:rsidDel="00DB4F41">
          <w:delText xml:space="preserve"> </w:delText>
        </w:r>
      </w:del>
      <w:del w:id="286" w:author="Hannah Moyer" w:date="2023-04-04T16:00:00Z">
        <w:r w:rsidDel="00DB4F41">
          <w:delText>such as information to help</w:delText>
        </w:r>
      </w:del>
      <w:del w:id="287" w:author="Hannah Moyer" w:date="2023-04-04T16:01:00Z">
        <w:r w:rsidDel="00DB4F41">
          <w:delText xml:space="preserve"> optimize the dose and population</w:delText>
        </w:r>
        <w:r w:rsidRPr="002E789B" w:rsidDel="00DB4F41">
          <w:delText xml:space="preserve">. </w:delText>
        </w:r>
        <w:r w:rsidDel="00DB4F41">
          <w:delText>On the other hand</w:delText>
        </w:r>
        <w:r w:rsidRPr="002E789B" w:rsidDel="00DB4F41">
          <w:delText>, a non</w:delText>
        </w:r>
        <w:r w:rsidDel="00DB4F41">
          <w:delText>-</w:delText>
        </w:r>
        <w:r w:rsidRPr="002E789B" w:rsidDel="00DB4F41">
          <w:delText xml:space="preserve">positive result could </w:delText>
        </w:r>
        <w:r w:rsidDel="00DB4F41">
          <w:delText>have been</w:delText>
        </w:r>
        <w:r w:rsidRPr="002E789B" w:rsidDel="00DB4F41">
          <w:delText xml:space="preserve"> used to decide to cease </w:delText>
        </w:r>
        <w:r w:rsidDel="00DB4F41">
          <w:delText xml:space="preserve">the </w:delText>
        </w:r>
        <w:r w:rsidRPr="002E789B" w:rsidDel="00DB4F41">
          <w:delText xml:space="preserve">development of that treatment option </w:delText>
        </w:r>
        <w:r w:rsidDel="00DB4F41">
          <w:delText xml:space="preserve">because </w:delText>
        </w:r>
      </w:del>
      <w:del w:id="288" w:author="Hannah Moyer" w:date="2023-04-04T14:03:00Z">
        <w:r w:rsidDel="00F556C3">
          <w:delText xml:space="preserve">they </w:delText>
        </w:r>
      </w:del>
      <w:del w:id="289" w:author="Hannah Moyer" w:date="2023-04-04T16:01:00Z">
        <w:r w:rsidDel="00DB4F41">
          <w:delText>have been given reason to believe that it may not be efficacious (a no-go signal).</w:delText>
        </w:r>
      </w:del>
    </w:p>
    <w:p w14:paraId="2D9805F7" w14:textId="11003726" w:rsidR="00FA79F1" w:rsidRDefault="00915521" w:rsidP="00DB4F41">
      <w:pPr>
        <w:ind w:firstLine="360"/>
      </w:pPr>
      <w:del w:id="290" w:author="Hannah Moyer" w:date="2023-04-04T16:01:00Z">
        <w:r w:rsidRPr="00915521" w:rsidDel="00DB4F41">
          <w:delText xml:space="preserve"> </w:delText>
        </w:r>
      </w:del>
      <w:del w:id="291" w:author="Hannah Moyer" w:date="2023-04-04T14:18:00Z">
        <w:r w:rsidR="00D845EA" w:rsidDel="00DD436E">
          <w:delText>It is unclear how much</w:delText>
        </w:r>
      </w:del>
      <w:ins w:id="292" w:author="Hannah Moyer" w:date="2023-04-04T14:18:00Z">
        <w:r w:rsidR="00DD436E">
          <w:t>The amount and quality of</w:t>
        </w:r>
      </w:ins>
      <w:r w:rsidR="00D845EA">
        <w:t xml:space="preserve"> evidence </w:t>
      </w:r>
      <w:ins w:id="293" w:author="Hannah Moyer" w:date="2023-04-04T14:18:00Z">
        <w:r w:rsidR="00DD436E">
          <w:t>that is</w:t>
        </w:r>
      </w:ins>
      <w:del w:id="294" w:author="Hannah Moyer" w:date="2023-04-04T14:18:00Z">
        <w:r w:rsidR="00D845EA" w:rsidDel="00DD436E">
          <w:delText>is</w:delText>
        </w:r>
      </w:del>
      <w:r w:rsidR="00D845EA">
        <w:t xml:space="preserve"> needed to make </w:t>
      </w:r>
      <w:del w:id="295" w:author="Hannah Moyer" w:date="2023-04-04T14:19:00Z">
        <w:r w:rsidR="00D845EA" w:rsidDel="00DD436E">
          <w:delText xml:space="preserve">these </w:delText>
        </w:r>
      </w:del>
      <w:ins w:id="296" w:author="Hannah Moyer" w:date="2023-04-04T14:19:00Z">
        <w:r w:rsidR="00DD436E">
          <w:t xml:space="preserve">the </w:t>
        </w:r>
      </w:ins>
      <w:r w:rsidR="00D845EA">
        <w:t>decision</w:t>
      </w:r>
      <w:ins w:id="297" w:author="Hannah Moyer" w:date="2023-04-04T14:19:00Z">
        <w:r w:rsidR="00DD436E">
          <w:t xml:space="preserve"> to initiate a P3 trial</w:t>
        </w:r>
      </w:ins>
      <w:del w:id="298" w:author="Hannah Moyer" w:date="2023-04-04T14:19:00Z">
        <w:r w:rsidR="00D845EA" w:rsidDel="00DD436E">
          <w:delText>s</w:delText>
        </w:r>
      </w:del>
      <w:ins w:id="299" w:author="Hannah Moyer" w:date="2023-04-04T14:18:00Z">
        <w:r w:rsidR="00DD436E">
          <w:t xml:space="preserve"> </w:t>
        </w:r>
      </w:ins>
      <w:ins w:id="300" w:author="Hannah Moyer" w:date="2023-04-04T14:19:00Z">
        <w:r w:rsidR="00DD436E">
          <w:t>remains unclear</w:t>
        </w:r>
      </w:ins>
      <w:r w:rsidR="00873C8C">
        <w:t>. One analysis from 2015 found that Phase 3 CNS drugs were almost 50% less likely to move from the P3 trial to approval than all other indications but that P2 and P1 trials were not more likely to be unsuccessful. This indicates that P3 trial initiation in neurology may be ill-informed.</w:t>
      </w:r>
      <w:r w:rsidR="00873C8C">
        <w:fldChar w:fldCharType="begin"/>
      </w:r>
      <w:r w:rsidR="00FE308F">
        <w:instrText xml:space="preserve"> ADDIN ZOTERO_ITEM CSL_CITATION {"citationID":"jCkjbxpI","properties":{"formattedCitation":"\\super 49\\nosupersub{}","plainCitation":"49","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rsidR="00873C8C">
        <w:fldChar w:fldCharType="separate"/>
      </w:r>
      <w:r w:rsidR="00FE308F" w:rsidRPr="00FE308F">
        <w:rPr>
          <w:vertAlign w:val="superscript"/>
        </w:rPr>
        <w:t>49</w:t>
      </w:r>
      <w:r w:rsidR="00873C8C">
        <w:fldChar w:fldCharType="end"/>
      </w:r>
      <w:r w:rsidR="00873C8C">
        <w:t xml:space="preserve"> Current g</w:t>
      </w:r>
      <w:r w:rsidR="00585A05" w:rsidRPr="002E789B">
        <w:t>uidelines</w:t>
      </w:r>
      <w:r w:rsidR="00585A05">
        <w:t xml:space="preserve"> </w:t>
      </w:r>
      <w:r w:rsidR="00585A05" w:rsidRPr="002E789B">
        <w:t>in ALS</w:t>
      </w:r>
      <w:r w:rsidR="00585A05">
        <w:fldChar w:fldCharType="begin"/>
      </w:r>
      <w:r w:rsidR="00FE308F">
        <w:instrText xml:space="preserve"> ADDIN ZOTERO_ITEM CSL_CITATION {"citationID":"a2k12t3o3ck","properties":{"formattedCitation":"\\super 24\\nosupersub{}","plainCitation":"24","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585A05">
        <w:fldChar w:fldCharType="separate"/>
      </w:r>
      <w:r w:rsidR="00FE308F" w:rsidRPr="00FE308F">
        <w:rPr>
          <w:vertAlign w:val="superscript"/>
        </w:rPr>
        <w:t>24</w:t>
      </w:r>
      <w:r w:rsidR="00585A05">
        <w:fldChar w:fldCharType="end"/>
      </w:r>
      <w:r w:rsidR="00585A05">
        <w:t>, PMS</w:t>
      </w:r>
      <w:r w:rsidR="00585A05">
        <w:fldChar w:fldCharType="begin"/>
      </w:r>
      <w:r w:rsidR="00FE308F">
        <w:instrText xml:space="preserve"> ADDIN ZOTERO_ITEM CSL_CITATION {"citationID":"adhh6fdcgi","properties":{"formattedCitation":"\\super 25\\nosupersub{}","plainCitation":"25","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585A05">
        <w:fldChar w:fldCharType="separate"/>
      </w:r>
      <w:r w:rsidR="00FE308F" w:rsidRPr="00FE308F">
        <w:rPr>
          <w:vertAlign w:val="superscript"/>
        </w:rPr>
        <w:t>25</w:t>
      </w:r>
      <w:r w:rsidR="00585A05">
        <w:fldChar w:fldCharType="end"/>
      </w:r>
      <w:r w:rsidR="00585A05">
        <w:t>, and</w:t>
      </w:r>
      <w:r w:rsidR="00585A05" w:rsidRPr="002E789B">
        <w:t xml:space="preserve"> AD</w:t>
      </w:r>
      <w:r w:rsidR="00585A05">
        <w:fldChar w:fldCharType="begin"/>
      </w:r>
      <w:r w:rsidR="00FE308F">
        <w:instrText xml:space="preserve"> ADDIN ZOTERO_ITEM CSL_CITATION {"citationID":"aefqu56rne","properties":{"formattedCitation":"\\super 42\\nosupersub{}","plainCitation":"42","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585A05">
        <w:fldChar w:fldCharType="separate"/>
      </w:r>
      <w:r w:rsidR="00FE308F" w:rsidRPr="00FE308F">
        <w:rPr>
          <w:vertAlign w:val="superscript"/>
        </w:rPr>
        <w:t>42</w:t>
      </w:r>
      <w:r w:rsidR="00585A05">
        <w:fldChar w:fldCharType="end"/>
      </w:r>
      <w:r w:rsidR="00585A05" w:rsidRPr="002E789B">
        <w:t xml:space="preserve"> suggest that P3 trials can be initiated without </w:t>
      </w:r>
      <w:r w:rsidR="007F327C">
        <w:t>apparent</w:t>
      </w:r>
      <w:r w:rsidR="00585A05" w:rsidRPr="002E789B">
        <w:t xml:space="preserve"> clinical efficacy</w:t>
      </w:r>
      <w:r w:rsidR="00585A05">
        <w:t xml:space="preserve"> but not without proof of concept, dose information on safety, and the population defined.</w:t>
      </w:r>
      <w:ins w:id="301" w:author="Hannah Moyer" w:date="2023-04-04T16:01:00Z">
        <w:r w:rsidR="00DB4F41" w:rsidRPr="00DB4F41">
          <w:t xml:space="preserve"> </w:t>
        </w:r>
        <w:r w:rsidR="00DB4F41">
          <w:t xml:space="preserve">In these cases, P3 trial designers will </w:t>
        </w:r>
        <w:r w:rsidR="00DB4F41" w:rsidRPr="002E789B">
          <w:t>learn from other aspects of the P2 trial</w:t>
        </w:r>
        <w:r w:rsidR="00DB4F41">
          <w:t xml:space="preserve"> to optimize </w:t>
        </w:r>
      </w:ins>
      <w:ins w:id="302" w:author="Hannah Moyer" w:date="2023-04-04T16:07:00Z">
        <w:r w:rsidR="000C59B4">
          <w:t>the intervention ensemble</w:t>
        </w:r>
      </w:ins>
      <w:ins w:id="303" w:author="Hannah Moyer" w:date="2023-04-04T16:01:00Z">
        <w:r w:rsidR="00DB4F41" w:rsidRPr="002E789B">
          <w:t xml:space="preserve">. </w:t>
        </w:r>
        <w:r w:rsidR="00DB4F41">
          <w:t>On the other hand</w:t>
        </w:r>
        <w:r w:rsidR="00DB4F41" w:rsidRPr="002E789B">
          <w:t xml:space="preserve">, </w:t>
        </w:r>
      </w:ins>
      <w:ins w:id="304" w:author="Hannah Moyer" w:date="2023-04-04T16:04:00Z">
        <w:r w:rsidR="000C59B4">
          <w:t xml:space="preserve">in cases where P2 </w:t>
        </w:r>
      </w:ins>
      <w:ins w:id="305" w:author="Hannah Moyer" w:date="2023-04-04T16:08:00Z">
        <w:r w:rsidR="000C59B4">
          <w:t xml:space="preserve">trials have </w:t>
        </w:r>
      </w:ins>
      <w:ins w:id="306" w:author="Hannah Moyer" w:date="2023-04-04T16:04:00Z">
        <w:r w:rsidR="000C59B4">
          <w:t>clinical eff</w:t>
        </w:r>
      </w:ins>
      <w:ins w:id="307" w:author="Hannah Moyer" w:date="2023-04-04T16:07:00Z">
        <w:r w:rsidR="000C59B4">
          <w:t>ica</w:t>
        </w:r>
      </w:ins>
      <w:ins w:id="308" w:author="Hannah Moyer" w:date="2023-04-04T16:08:00Z">
        <w:r w:rsidR="000C59B4">
          <w:t>cy endpoints but get a</w:t>
        </w:r>
      </w:ins>
      <w:ins w:id="309" w:author="Hannah Moyer" w:date="2023-04-04T16:01:00Z">
        <w:r w:rsidR="00DB4F41" w:rsidRPr="002E789B">
          <w:t xml:space="preserve"> non</w:t>
        </w:r>
        <w:r w:rsidR="00DB4F41">
          <w:t>-</w:t>
        </w:r>
        <w:r w:rsidR="00DB4F41" w:rsidRPr="002E789B">
          <w:t>positive result</w:t>
        </w:r>
      </w:ins>
      <w:ins w:id="310" w:author="Hannah Moyer" w:date="2023-04-04T16:08:00Z">
        <w:r w:rsidR="000C59B4">
          <w:t>,</w:t>
        </w:r>
      </w:ins>
      <w:ins w:id="311" w:author="Hannah Moyer" w:date="2023-04-04T16:09:00Z">
        <w:r w:rsidR="000C59B4">
          <w:t xml:space="preserve"> researchers</w:t>
        </w:r>
      </w:ins>
      <w:ins w:id="312" w:author="Hannah Moyer" w:date="2023-04-04T16:08:00Z">
        <w:r w:rsidR="000C59B4">
          <w:t xml:space="preserve"> </w:t>
        </w:r>
      </w:ins>
      <w:ins w:id="313" w:author="Hannah Moyer" w:date="2023-04-04T16:09:00Z">
        <w:r w:rsidR="000C59B4">
          <w:t xml:space="preserve">will </w:t>
        </w:r>
        <w:r w:rsidR="000C59B4" w:rsidRPr="002E789B">
          <w:t>learn from other aspects of the P2 trial</w:t>
        </w:r>
        <w:r w:rsidR="000C59B4">
          <w:t xml:space="preserve"> to optimize the intervention ensemble but may have also </w:t>
        </w:r>
      </w:ins>
      <w:ins w:id="314" w:author="Hannah Moyer" w:date="2023-04-04T16:01:00Z">
        <w:r w:rsidR="00DB4F41">
          <w:t xml:space="preserve">been given reason to believe that </w:t>
        </w:r>
      </w:ins>
      <w:ins w:id="315" w:author="Hannah Moyer" w:date="2023-04-04T16:12:00Z">
        <w:r w:rsidR="001D17C2">
          <w:t>the treatment</w:t>
        </w:r>
      </w:ins>
      <w:ins w:id="316" w:author="Hannah Moyer" w:date="2023-04-04T16:01:00Z">
        <w:r w:rsidR="00DB4F41">
          <w:t xml:space="preserve"> may not be efficacious and to stop further investment (a no-go signal).</w:t>
        </w:r>
      </w:ins>
    </w:p>
    <w:p w14:paraId="59C9AA56" w14:textId="51468359" w:rsidR="00585A05" w:rsidDel="00B969B5" w:rsidRDefault="00585A05" w:rsidP="00DB4F41">
      <w:pPr>
        <w:ind w:firstLine="360"/>
        <w:rPr>
          <w:del w:id="317" w:author="Hannah Moyer" w:date="2023-04-04T16:03:00Z"/>
        </w:rPr>
      </w:pPr>
      <w:r>
        <w:t xml:space="preserve"> </w:t>
      </w:r>
      <w:r w:rsidR="00915521">
        <w:t>Transition…</w:t>
      </w:r>
    </w:p>
    <w:p w14:paraId="1929CDFE" w14:textId="77777777" w:rsidR="00B969B5" w:rsidRDefault="00B969B5" w:rsidP="00585A05">
      <w:pPr>
        <w:ind w:firstLine="360"/>
        <w:rPr>
          <w:ins w:id="318" w:author="Hannah Moyer" w:date="2023-04-05T10:40:00Z"/>
        </w:rPr>
      </w:pPr>
    </w:p>
    <w:p w14:paraId="3182C2D4" w14:textId="77777777" w:rsidR="0097021A" w:rsidRDefault="0097021A">
      <w:pPr>
        <w:ind w:firstLine="360"/>
        <w:rPr>
          <w:b/>
          <w:bCs/>
        </w:rPr>
        <w:pPrChange w:id="319" w:author="Hannah Moyer" w:date="2023-04-04T16:03:00Z">
          <w:pPr>
            <w:spacing w:after="30"/>
          </w:pPr>
        </w:pPrChange>
      </w:pPr>
    </w:p>
    <w:p w14:paraId="2FFB1F72" w14:textId="5471EC4A" w:rsidR="00A906A5" w:rsidRPr="008B5D00" w:rsidRDefault="00F203AB" w:rsidP="008B5D00">
      <w:pPr>
        <w:spacing w:after="30"/>
        <w:rPr>
          <w:b/>
          <w:bCs/>
        </w:rPr>
      </w:pPr>
      <w:r w:rsidRPr="00F203AB">
        <w:rPr>
          <w:b/>
          <w:bCs/>
        </w:rPr>
        <w:t>Impact of bypassing P2 trials on the research trajectory</w:t>
      </w:r>
    </w:p>
    <w:p w14:paraId="18A4BB03" w14:textId="2D16AA26" w:rsidR="00FA79F1" w:rsidRPr="00FA79F1" w:rsidRDefault="00A906A5" w:rsidP="00FA79F1">
      <w:pPr>
        <w:ind w:firstLine="360"/>
      </w:pPr>
      <w:r>
        <w:t>T</w:t>
      </w:r>
      <w:r w:rsidR="00FA79F1">
        <w:t xml:space="preserve">he decision </w:t>
      </w:r>
      <w:del w:id="320" w:author="Hannah Moyer" w:date="2023-04-04T16:13:00Z">
        <w:r w:rsidR="00FA79F1" w:rsidDel="005E6833">
          <w:delText>to move into</w:delText>
        </w:r>
      </w:del>
      <w:ins w:id="321" w:author="Hannah Moyer" w:date="2023-04-04T16:13:00Z">
        <w:r w:rsidR="005E6833">
          <w:t>to initiate</w:t>
        </w:r>
      </w:ins>
      <w:r w:rsidR="00FA79F1">
        <w:t xml:space="preserve"> </w:t>
      </w:r>
      <w:r w:rsidR="007F327C">
        <w:t>a P3 trial</w:t>
      </w:r>
      <w:r w:rsidR="00FA79F1">
        <w:t xml:space="preserve"> and </w:t>
      </w:r>
      <w:ins w:id="322" w:author="Hannah Moyer" w:date="2023-04-04T16:13:00Z">
        <w:r w:rsidR="005E6833">
          <w:t xml:space="preserve">to </w:t>
        </w:r>
      </w:ins>
      <w:r w:rsidR="00FA79F1">
        <w:t xml:space="preserve">expose large numbers of patients to a new drug should be backed by the greatest chance for success because of limited resources and </w:t>
      </w:r>
      <w:r w:rsidR="004D400A">
        <w:t xml:space="preserve">to protect </w:t>
      </w:r>
      <w:r w:rsidR="00FA79F1">
        <w:t>patient welfare.</w:t>
      </w:r>
      <w:r w:rsidR="00FA79F1">
        <w:fldChar w:fldCharType="begin"/>
      </w:r>
      <w:r w:rsidR="00286C5E">
        <w:instrText xml:space="preserve"> ADDIN ZOTERO_ITEM CSL_CITATION {"citationID":"a158ovr0cdr","properties":{"formattedCitation":"\\super 5\\nosupersub{}","plainCitation":"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FA79F1">
        <w:fldChar w:fldCharType="separate"/>
      </w:r>
      <w:r w:rsidR="00286C5E" w:rsidRPr="00286C5E">
        <w:rPr>
          <w:vertAlign w:val="superscript"/>
        </w:rPr>
        <w:t>5</w:t>
      </w:r>
      <w:r w:rsidR="00FA79F1">
        <w:fldChar w:fldCharType="end"/>
      </w:r>
      <w:r w:rsidR="00FA79F1" w:rsidRPr="00B17802">
        <w:t xml:space="preserve"> </w:t>
      </w:r>
      <w:r w:rsidR="0038415B">
        <w:t xml:space="preserve">In what follows, I will review how the decision to bypass P2 may impact </w:t>
      </w:r>
      <w:r w:rsidR="00873C8C">
        <w:t xml:space="preserve">efficiency in drug development, both in </w:t>
      </w:r>
      <w:r w:rsidR="0038415B">
        <w:t>cost</w:t>
      </w:r>
      <w:r w:rsidR="00873C8C">
        <w:t xml:space="preserve"> to develop a new drug and </w:t>
      </w:r>
      <w:r w:rsidR="007F327C">
        <w:t xml:space="preserve">the </w:t>
      </w:r>
      <w:r w:rsidR="0038415B">
        <w:t xml:space="preserve">number of patients involved, and </w:t>
      </w:r>
      <w:r w:rsidR="00873C8C">
        <w:t xml:space="preserve">the </w:t>
      </w:r>
      <w:r w:rsidR="007F327C">
        <w:t>risks</w:t>
      </w:r>
      <w:r w:rsidR="0038415B">
        <w:t xml:space="preserve"> and benefits for patients involved in the P3 </w:t>
      </w:r>
      <w:commentRangeStart w:id="323"/>
      <w:r w:rsidR="0038415B">
        <w:t>trial.</w:t>
      </w:r>
      <w:commentRangeEnd w:id="323"/>
      <w:r w:rsidR="00DA7AA3">
        <w:rPr>
          <w:rStyle w:val="CommentReference"/>
        </w:rPr>
        <w:commentReference w:id="323"/>
      </w:r>
    </w:p>
    <w:p w14:paraId="58461A80" w14:textId="77777777" w:rsidR="00970B2C" w:rsidRDefault="00970B2C" w:rsidP="00F203AB">
      <w:pPr>
        <w:spacing w:after="30"/>
        <w:rPr>
          <w:u w:val="single"/>
        </w:rPr>
      </w:pPr>
    </w:p>
    <w:p w14:paraId="7E81442B" w14:textId="1E2DA600" w:rsidR="00FA79F1" w:rsidRDefault="00FA79F1" w:rsidP="00F203AB">
      <w:pPr>
        <w:spacing w:after="30"/>
        <w:rPr>
          <w:u w:val="single"/>
        </w:rPr>
      </w:pPr>
      <w:r w:rsidRPr="00FA79F1">
        <w:rPr>
          <w:u w:val="single"/>
        </w:rPr>
        <w:t>Efficiency</w:t>
      </w:r>
    </w:p>
    <w:p w14:paraId="1C22DA70" w14:textId="3E1FF676" w:rsidR="0000324F" w:rsidDel="00283DEF" w:rsidRDefault="00FA4E9C" w:rsidP="00283DEF">
      <w:pPr>
        <w:ind w:firstLine="360"/>
        <w:rPr>
          <w:del w:id="324" w:author="Hannah Moyer" w:date="2023-04-04T16:28:00Z"/>
          <w:color w:val="000000" w:themeColor="text1"/>
        </w:rPr>
      </w:pPr>
      <w:ins w:id="325" w:author="Hannah Moyer" w:date="2023-04-04T16:18:00Z">
        <w:r>
          <w:t xml:space="preserve">When researchers find </w:t>
        </w:r>
      </w:ins>
      <w:del w:id="326" w:author="Hannah Moyer" w:date="2023-04-04T16:18:00Z">
        <w:r w:rsidR="00A906A5" w:rsidDel="00FA4E9C">
          <w:delText xml:space="preserve">Finding </w:delText>
        </w:r>
      </w:del>
      <w:r w:rsidR="00A906A5">
        <w:t xml:space="preserve">out that a treatment does not </w:t>
      </w:r>
      <w:del w:id="327" w:author="Hannah Moyer" w:date="2023-04-05T10:13:00Z">
        <w:r w:rsidR="00A906A5" w:rsidDel="00EB1B19">
          <w:delText>work</w:delText>
        </w:r>
      </w:del>
      <w:ins w:id="328" w:author="Hannah Moyer" w:date="2023-04-04T16:18:00Z">
        <w:r>
          <w:t>chang</w:t>
        </w:r>
      </w:ins>
      <w:ins w:id="329" w:author="Hannah Moyer" w:date="2023-04-05T10:13:00Z">
        <w:r w:rsidR="00EB1B19">
          <w:t>e</w:t>
        </w:r>
      </w:ins>
      <w:ins w:id="330" w:author="Hannah Moyer" w:date="2023-04-04T16:18:00Z">
        <w:r>
          <w:t xml:space="preserve"> </w:t>
        </w:r>
      </w:ins>
      <w:ins w:id="331" w:author="Hannah Moyer" w:date="2023-04-04T16:19:00Z">
        <w:r>
          <w:t>clinical outcomes for a population of patients</w:t>
        </w:r>
      </w:ins>
      <w:ins w:id="332" w:author="Hannah Moyer" w:date="2023-04-04T16:18:00Z">
        <w:r>
          <w:t xml:space="preserve"> it</w:t>
        </w:r>
      </w:ins>
      <w:r w:rsidR="00A906A5">
        <w:t xml:space="preserve"> is not a “failure</w:t>
      </w:r>
      <w:r w:rsidR="00DA7AA3">
        <w:t>”,</w:t>
      </w:r>
      <w:r w:rsidR="00A906A5">
        <w:t xml:space="preserve"> but rather a powerful tool to learn more about a disease and treatment target.</w:t>
      </w:r>
      <w:r w:rsidR="00A906A5">
        <w:fldChar w:fldCharType="begin"/>
      </w:r>
      <w:r w:rsidR="00FE308F">
        <w:instrText xml:space="preserve"> ADDIN ZOTERO_ITEM CSL_CITATION {"citationID":"aqd0sgvhiu","properties":{"formattedCitation":"\\super 50\\nosupersub{}","plainCitation":"50","noteIndex":0},"citationItems":[{"id":52,"uris":["http://zotero.org/users/5374610/items/ZYK4SQF8"],"itemData":{"id":52,"type":"article-journal","abstract":"The high rates of attrition that occur in drug development are widely regarded as problematic, but the failure of well-designed studies benefits both researchers and healthcare systems by, for example, generating evidence about disease theories and demonstrating the limits of proven drugs. A wider recognition of these benefits will help the biomedical research enterprise to take full advantage of all the information generated during the drug development process.","container-title":"eLife","DOI":"10.7554/eLife.12844","ISSN":"2050-084X","language":"en","license":"© 2015, London and Kimmelman. This article is distributed under the terms of the Creative Commons Attribution License, which permits unrestricted use and redistribution provided that the original author and source are credited.","note":"PMID: 26599839","page":"e12844","title":"Why clinical translation cannot succeed without failure","volume":"4","author":[{"family":"London","given":"Alex John"},{"family":"Kimmelman","given":"Jonathan"}],"issued":{"date-parts":[["2015",11]]}}}],"schema":"https://github.com/citation-style-language/schema/raw/master/csl-citation.json"} </w:instrText>
      </w:r>
      <w:r w:rsidR="00A906A5">
        <w:fldChar w:fldCharType="separate"/>
      </w:r>
      <w:r w:rsidR="00FE308F" w:rsidRPr="00FE308F">
        <w:rPr>
          <w:vertAlign w:val="superscript"/>
        </w:rPr>
        <w:t>50</w:t>
      </w:r>
      <w:r w:rsidR="00A906A5">
        <w:fldChar w:fldCharType="end"/>
      </w:r>
      <w:r w:rsidR="00A906A5">
        <w:t xml:space="preserve"> However</w:t>
      </w:r>
      <w:del w:id="333" w:author="Hannah Moyer" w:date="2023-04-04T16:20:00Z">
        <w:r w:rsidR="00A906A5" w:rsidDel="00FA4E9C">
          <w:delText xml:space="preserve">, in cases </w:delText>
        </w:r>
        <w:r w:rsidR="00A906A5" w:rsidRPr="002E789B" w:rsidDel="00FA4E9C">
          <w:delText xml:space="preserve">where </w:delText>
        </w:r>
      </w:del>
      <w:del w:id="334" w:author="Hannah Moyer" w:date="2023-04-04T16:18:00Z">
        <w:r w:rsidR="00A906A5" w:rsidRPr="002E789B" w:rsidDel="00FA4E9C">
          <w:delText xml:space="preserve">these </w:delText>
        </w:r>
      </w:del>
      <w:del w:id="335" w:author="Hannah Moyer" w:date="2023-04-04T16:19:00Z">
        <w:r w:rsidR="00A906A5" w:rsidRPr="002E789B" w:rsidDel="00FA4E9C">
          <w:delText>phase 3</w:delText>
        </w:r>
      </w:del>
      <w:del w:id="336" w:author="Hannah Moyer" w:date="2023-04-04T16:20:00Z">
        <w:r w:rsidR="00A906A5" w:rsidRPr="002E789B" w:rsidDel="00FA4E9C">
          <w:delText xml:space="preserve"> trial</w:delText>
        </w:r>
      </w:del>
      <w:ins w:id="337" w:author="Hannah Moyer" w:date="2023-04-04T16:20:00Z">
        <w:r>
          <w:t>,</w:t>
        </w:r>
      </w:ins>
      <w:del w:id="338" w:author="Hannah Moyer" w:date="2023-04-04T16:19:00Z">
        <w:r w:rsidR="00A906A5" w:rsidRPr="002E789B" w:rsidDel="00FA4E9C">
          <w:delText>s skipped earlier efficacy trials</w:delText>
        </w:r>
      </w:del>
      <w:del w:id="339" w:author="Hannah Moyer" w:date="2023-04-04T16:20:00Z">
        <w:r w:rsidR="00A906A5" w:rsidDel="00FA4E9C">
          <w:delText>,</w:delText>
        </w:r>
      </w:del>
      <w:r w:rsidR="00A906A5" w:rsidRPr="002E789B">
        <w:t xml:space="preserve"> </w:t>
      </w:r>
      <w:ins w:id="340" w:author="Hannah Moyer" w:date="2023-04-04T16:21:00Z">
        <w:r>
          <w:t>the</w:t>
        </w:r>
      </w:ins>
      <w:ins w:id="341" w:author="Hannah Moyer" w:date="2023-04-04T16:20:00Z">
        <w:r>
          <w:t xml:space="preserve"> stage </w:t>
        </w:r>
      </w:ins>
      <w:ins w:id="342" w:author="Hannah Moyer" w:date="2023-04-04T16:21:00Z">
        <w:r>
          <w:t>of</w:t>
        </w:r>
      </w:ins>
      <w:ins w:id="343" w:author="Hannah Moyer" w:date="2023-04-04T16:20:00Z">
        <w:r>
          <w:t xml:space="preserve"> the development process</w:t>
        </w:r>
      </w:ins>
      <w:ins w:id="344" w:author="Hannah Moyer" w:date="2023-04-04T16:21:00Z">
        <w:r>
          <w:t xml:space="preserve"> </w:t>
        </w:r>
      </w:ins>
      <w:ins w:id="345" w:author="Hannah Moyer" w:date="2023-04-04T16:34:00Z">
        <w:r w:rsidR="00066529">
          <w:t>in which a</w:t>
        </w:r>
      </w:ins>
      <w:ins w:id="346" w:author="Hannah Moyer" w:date="2023-04-04T16:24:00Z">
        <w:r w:rsidR="00283DEF">
          <w:t xml:space="preserve"> treatment is abandoned</w:t>
        </w:r>
      </w:ins>
      <w:ins w:id="347" w:author="Hannah Moyer" w:date="2023-04-04T16:21:00Z">
        <w:r>
          <w:t xml:space="preserve"> can </w:t>
        </w:r>
      </w:ins>
      <w:ins w:id="348" w:author="Hannah Moyer" w:date="2023-04-04T16:25:00Z">
        <w:r w:rsidR="00283DEF">
          <w:t xml:space="preserve">profoundly </w:t>
        </w:r>
      </w:ins>
      <w:ins w:id="349" w:author="Hannah Moyer" w:date="2023-04-04T16:21:00Z">
        <w:r>
          <w:t>impact</w:t>
        </w:r>
      </w:ins>
      <w:ins w:id="350" w:author="Hannah Moyer" w:date="2023-04-04T16:20:00Z">
        <w:r>
          <w:t xml:space="preserve"> </w:t>
        </w:r>
      </w:ins>
      <w:r w:rsidR="00A906A5" w:rsidRPr="002E789B">
        <w:t>the</w:t>
      </w:r>
      <w:ins w:id="351" w:author="Hannah Moyer" w:date="2023-04-05T10:13:00Z">
        <w:r w:rsidR="00EB1B19">
          <w:t xml:space="preserve"> </w:t>
        </w:r>
      </w:ins>
      <w:del w:id="352" w:author="Hannah Moyer" w:date="2023-04-05T10:14:00Z">
        <w:r w:rsidR="00A906A5" w:rsidRPr="002E789B" w:rsidDel="00EB1B19">
          <w:delText xml:space="preserve"> </w:delText>
        </w:r>
      </w:del>
      <w:r w:rsidR="00A906A5">
        <w:t>cost, time and number of patients</w:t>
      </w:r>
      <w:del w:id="353" w:author="Hannah Moyer" w:date="2023-04-04T16:21:00Z">
        <w:r w:rsidR="00A906A5" w:rsidDel="00FA4E9C">
          <w:delText xml:space="preserve"> </w:delText>
        </w:r>
      </w:del>
      <w:ins w:id="354" w:author="Hannah Moyer" w:date="2023-04-04T16:21:00Z">
        <w:r>
          <w:t xml:space="preserve"> involved</w:t>
        </w:r>
      </w:ins>
      <w:ins w:id="355" w:author="Hannah Moyer" w:date="2023-04-05T10:14:00Z">
        <w:r w:rsidR="00EB1B19">
          <w:t xml:space="preserve"> in the </w:t>
        </w:r>
      </w:ins>
      <w:ins w:id="356" w:author="Hannah Moyer" w:date="2023-04-05T10:15:00Z">
        <w:r w:rsidR="00EB1B19">
          <w:t>endeavor</w:t>
        </w:r>
      </w:ins>
      <w:del w:id="357" w:author="Hannah Moyer" w:date="2023-04-04T16:21:00Z">
        <w:r w:rsidR="00A906A5" w:rsidDel="00FA4E9C">
          <w:delText>may have been limited if the treatment was found to not work in a P2 trial</w:delText>
        </w:r>
      </w:del>
      <w:r w:rsidR="00A906A5">
        <w:t xml:space="preserve">. </w:t>
      </w:r>
      <w:ins w:id="358" w:author="Hannah Moyer" w:date="2023-04-04T16:22:00Z">
        <w:r>
          <w:t xml:space="preserve">For example, </w:t>
        </w:r>
      </w:ins>
      <w:ins w:id="359" w:author="Hannah Moyer" w:date="2023-04-04T16:33:00Z">
        <w:r w:rsidR="00283DEF">
          <w:t>in the case where</w:t>
        </w:r>
      </w:ins>
      <w:ins w:id="360" w:author="Hannah Moyer" w:date="2023-04-05T10:17:00Z">
        <w:r w:rsidR="008C72D1">
          <w:t xml:space="preserve"> a</w:t>
        </w:r>
      </w:ins>
      <w:ins w:id="361" w:author="Hannah Moyer" w:date="2023-04-04T16:25:00Z">
        <w:r w:rsidR="00283DEF">
          <w:t xml:space="preserve"> P3 trial</w:t>
        </w:r>
      </w:ins>
      <w:ins w:id="362" w:author="Hannah Moyer" w:date="2023-04-04T16:26:00Z">
        <w:r w:rsidR="00283DEF">
          <w:t xml:space="preserve"> </w:t>
        </w:r>
      </w:ins>
      <w:ins w:id="363" w:author="Hannah Moyer" w:date="2023-04-05T10:17:00Z">
        <w:r w:rsidR="008C72D1">
          <w:t>is</w:t>
        </w:r>
      </w:ins>
      <w:ins w:id="364" w:author="Hannah Moyer" w:date="2023-04-04T16:26:00Z">
        <w:r w:rsidR="00283DEF">
          <w:t xml:space="preserve"> nonpositive and</w:t>
        </w:r>
      </w:ins>
      <w:ins w:id="365" w:author="Hannah Moyer" w:date="2023-04-04T16:25:00Z">
        <w:r w:rsidR="00283DEF">
          <w:t xml:space="preserve"> bypassed</w:t>
        </w:r>
      </w:ins>
      <w:ins w:id="366" w:author="Hannah Moyer" w:date="2023-04-04T16:22:00Z">
        <w:r w:rsidRPr="00FA4E9C">
          <w:t xml:space="preserve"> </w:t>
        </w:r>
        <w:r>
          <w:t>P2,</w:t>
        </w:r>
      </w:ins>
      <w:ins w:id="367" w:author="Hannah Moyer" w:date="2023-04-04T16:27:00Z">
        <w:r w:rsidR="00283DEF">
          <w:t xml:space="preserve"> </w:t>
        </w:r>
      </w:ins>
      <w:ins w:id="368" w:author="Hannah Moyer" w:date="2023-04-05T10:17:00Z">
        <w:r w:rsidR="008C72D1">
          <w:t xml:space="preserve">resources </w:t>
        </w:r>
      </w:ins>
      <w:ins w:id="369" w:author="Hannah Moyer" w:date="2023-04-04T16:27:00Z">
        <w:r w:rsidR="00283DEF">
          <w:t>may have been a waste</w:t>
        </w:r>
      </w:ins>
      <w:ins w:id="370" w:author="Hannah Moyer" w:date="2023-04-05T10:17:00Z">
        <w:r w:rsidR="008C72D1">
          <w:t xml:space="preserve">d </w:t>
        </w:r>
      </w:ins>
      <w:ins w:id="371" w:author="Hannah Moyer" w:date="2023-04-04T16:27:00Z">
        <w:r w:rsidR="00283DEF">
          <w:t>by</w:t>
        </w:r>
      </w:ins>
      <w:ins w:id="372" w:author="Hannah Moyer" w:date="2023-04-05T10:18:00Z">
        <w:r w:rsidR="008C72D1">
          <w:t xml:space="preserve"> the sponsor’s</w:t>
        </w:r>
      </w:ins>
      <w:ins w:id="373" w:author="Hannah Moyer" w:date="2023-04-04T16:27:00Z">
        <w:r w:rsidR="00283DEF">
          <w:t xml:space="preserve"> fail</w:t>
        </w:r>
      </w:ins>
      <w:ins w:id="374" w:author="Hannah Moyer" w:date="2023-04-05T10:18:00Z">
        <w:r w:rsidR="008C72D1">
          <w:t>ure</w:t>
        </w:r>
      </w:ins>
      <w:ins w:id="375" w:author="Hannah Moyer" w:date="2023-04-04T16:27:00Z">
        <w:r w:rsidR="00283DEF">
          <w:t xml:space="preserve"> to </w:t>
        </w:r>
      </w:ins>
      <w:ins w:id="376" w:author="Hannah Moyer" w:date="2023-04-04T16:32:00Z">
        <w:r w:rsidR="00283DEF">
          <w:t xml:space="preserve">first </w:t>
        </w:r>
      </w:ins>
      <w:ins w:id="377" w:author="Hannah Moyer" w:date="2023-04-04T16:33:00Z">
        <w:r w:rsidR="00283DEF">
          <w:t>p</w:t>
        </w:r>
      </w:ins>
      <w:ins w:id="378" w:author="Hannah Moyer" w:date="2023-04-04T16:34:00Z">
        <w:r w:rsidR="00283DEF">
          <w:t>erform a P2 trial</w:t>
        </w:r>
      </w:ins>
      <w:ins w:id="379" w:author="Hannah Moyer" w:date="2023-04-04T16:28:00Z">
        <w:r w:rsidR="00283DEF">
          <w:t xml:space="preserve">. </w:t>
        </w:r>
      </w:ins>
      <w:del w:id="380" w:author="Hannah Moyer" w:date="2023-04-04T16:28:00Z">
        <w:r w:rsidR="0000324F" w:rsidRPr="002E789B" w:rsidDel="00283DEF">
          <w:rPr>
            <w:color w:val="000000" w:themeColor="text1"/>
          </w:rPr>
          <w:delText>Rubenstein et al</w:delText>
        </w:r>
      </w:del>
      <w:ins w:id="381" w:author="Hannah Moyer" w:date="2023-04-04T16:28:00Z">
        <w:r w:rsidR="00283DEF">
          <w:rPr>
            <w:color w:val="000000" w:themeColor="text1"/>
          </w:rPr>
          <w:t>Researchers</w:t>
        </w:r>
      </w:ins>
      <w:del w:id="382" w:author="Hannah Moyer" w:date="2023-04-04T16:28:00Z">
        <w:r w:rsidR="0000324F" w:rsidRPr="002E789B" w:rsidDel="00283DEF">
          <w:rPr>
            <w:color w:val="000000" w:themeColor="text1"/>
          </w:rPr>
          <w:delText>.</w:delText>
        </w:r>
      </w:del>
      <w:r w:rsidR="0000324F" w:rsidRPr="002E789B">
        <w:rPr>
          <w:color w:val="000000" w:themeColor="text1"/>
        </w:rPr>
        <w:t xml:space="preserve"> </w:t>
      </w:r>
      <w:r w:rsidR="007F327C">
        <w:rPr>
          <w:color w:val="000000" w:themeColor="text1"/>
        </w:rPr>
        <w:t>have</w:t>
      </w:r>
      <w:r w:rsidR="0000324F" w:rsidRPr="002E789B">
        <w:rPr>
          <w:color w:val="000000" w:themeColor="text1"/>
        </w:rPr>
        <w:t xml:space="preserve"> proposed that </w:t>
      </w:r>
      <w:r w:rsidR="0000324F">
        <w:rPr>
          <w:color w:val="000000" w:themeColor="text1"/>
        </w:rPr>
        <w:t>bypassing</w:t>
      </w:r>
      <w:r w:rsidR="0000324F" w:rsidRPr="002E789B">
        <w:rPr>
          <w:color w:val="000000" w:themeColor="text1"/>
        </w:rPr>
        <w:t xml:space="preserve"> </w:t>
      </w:r>
      <w:r w:rsidR="00873C8C">
        <w:rPr>
          <w:color w:val="000000" w:themeColor="text1"/>
        </w:rPr>
        <w:t>P</w:t>
      </w:r>
      <w:r w:rsidR="0000324F" w:rsidRPr="002E789B">
        <w:rPr>
          <w:color w:val="000000" w:themeColor="text1"/>
        </w:rPr>
        <w:t xml:space="preserve">2 trials would only be reasonable if the number of drugs starting </w:t>
      </w:r>
      <w:ins w:id="383" w:author="Hannah Moyer" w:date="2023-04-04T16:28:00Z">
        <w:r w:rsidR="00283DEF">
          <w:rPr>
            <w:color w:val="000000" w:themeColor="text1"/>
          </w:rPr>
          <w:t xml:space="preserve">in </w:t>
        </w:r>
      </w:ins>
      <w:r w:rsidR="0000324F" w:rsidRPr="002E789B">
        <w:rPr>
          <w:color w:val="000000" w:themeColor="text1"/>
        </w:rPr>
        <w:t xml:space="preserve">the </w:t>
      </w:r>
      <w:r w:rsidR="0000324F" w:rsidRPr="002E789B">
        <w:rPr>
          <w:color w:val="000000" w:themeColor="text1"/>
        </w:rPr>
        <w:lastRenderedPageBreak/>
        <w:t xml:space="preserve">pipeline </w:t>
      </w:r>
      <w:r w:rsidR="007F327C">
        <w:rPr>
          <w:color w:val="000000" w:themeColor="text1"/>
        </w:rPr>
        <w:t>was</w:t>
      </w:r>
      <w:r w:rsidR="0000324F" w:rsidRPr="002E789B">
        <w:rPr>
          <w:color w:val="000000" w:themeColor="text1"/>
        </w:rPr>
        <w:t xml:space="preserve"> limited and there were unlimited resources for researchers to use in clinical trials. This way, screening out ineffective drugs would be unnecessary</w:t>
      </w:r>
      <w:r w:rsidR="007F327C">
        <w:rPr>
          <w:color w:val="000000" w:themeColor="text1"/>
        </w:rPr>
        <w:t>,</w:t>
      </w:r>
      <w:r w:rsidR="0000324F" w:rsidRPr="002E789B">
        <w:rPr>
          <w:color w:val="000000" w:themeColor="text1"/>
        </w:rPr>
        <w:t xml:space="preserve"> and there was no cost to researching ineffective therapies.</w:t>
      </w:r>
      <w:r w:rsidR="0000324F" w:rsidRPr="002E789B">
        <w:rPr>
          <w:color w:val="000000" w:themeColor="text1"/>
        </w:rPr>
        <w:fldChar w:fldCharType="begin"/>
      </w:r>
      <w:r w:rsidR="00FE308F">
        <w:rPr>
          <w:color w:val="000000" w:themeColor="text1"/>
        </w:rPr>
        <w:instrText xml:space="preserve"> ADDIN ZOTERO_ITEM CSL_CITATION {"citationID":"1OJiB3EJ","properties":{"formattedCitation":"\\super 51\\nosupersub{}","plainCitation":"51","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00324F" w:rsidRPr="002E789B">
        <w:rPr>
          <w:color w:val="000000" w:themeColor="text1"/>
        </w:rPr>
        <w:fldChar w:fldCharType="separate"/>
      </w:r>
      <w:r w:rsidR="00FE308F" w:rsidRPr="00FE308F">
        <w:rPr>
          <w:color w:val="000000"/>
          <w:vertAlign w:val="superscript"/>
        </w:rPr>
        <w:t>51</w:t>
      </w:r>
      <w:r w:rsidR="0000324F" w:rsidRPr="002E789B">
        <w:rPr>
          <w:color w:val="000000" w:themeColor="text1"/>
        </w:rPr>
        <w:fldChar w:fldCharType="end"/>
      </w:r>
      <w:r w:rsidR="0000324F" w:rsidRPr="002E789B">
        <w:rPr>
          <w:color w:val="000000" w:themeColor="text1"/>
        </w:rPr>
        <w:t xml:space="preserve"> </w:t>
      </w:r>
      <w:ins w:id="384" w:author="Hannah Moyer" w:date="2023-04-04T16:30:00Z">
        <w:r w:rsidR="00283DEF">
          <w:rPr>
            <w:color w:val="000000" w:themeColor="text1"/>
          </w:rPr>
          <w:t>The reality of drug developm</w:t>
        </w:r>
      </w:ins>
      <w:ins w:id="385" w:author="Hannah Moyer" w:date="2023-04-04T16:31:00Z">
        <w:r w:rsidR="00283DEF">
          <w:rPr>
            <w:color w:val="000000" w:themeColor="text1"/>
          </w:rPr>
          <w:t>ent is far from this ideal.</w:t>
        </w:r>
      </w:ins>
      <w:del w:id="386" w:author="Hannah Moyer" w:date="2023-04-04T16:29:00Z">
        <w:r w:rsidR="0000324F" w:rsidRPr="002E789B" w:rsidDel="00283DEF">
          <w:rPr>
            <w:color w:val="000000" w:themeColor="text1"/>
          </w:rPr>
          <w:delText>Unfortunately,</w:delText>
        </w:r>
      </w:del>
      <w:del w:id="387" w:author="Hannah Moyer" w:date="2023-04-04T16:28:00Z">
        <w:r w:rsidR="0000324F" w:rsidRPr="002E789B" w:rsidDel="00283DEF">
          <w:rPr>
            <w:color w:val="000000" w:themeColor="text1"/>
          </w:rPr>
          <w:delText xml:space="preserve"> this is not the case in the real world.</w:delText>
        </w:r>
        <w:r w:rsidR="00A906A5" w:rsidRPr="00A906A5" w:rsidDel="00283DEF">
          <w:delText xml:space="preserve"> </w:delText>
        </w:r>
      </w:del>
    </w:p>
    <w:p w14:paraId="2F83A1C8" w14:textId="0FB18AF0" w:rsidR="00283DEF" w:rsidRPr="00A906A5" w:rsidRDefault="00283DEF" w:rsidP="00283DEF">
      <w:pPr>
        <w:ind w:firstLine="360"/>
        <w:rPr>
          <w:ins w:id="388" w:author="Hannah Moyer" w:date="2023-04-04T16:29:00Z"/>
        </w:rPr>
      </w:pPr>
    </w:p>
    <w:p w14:paraId="32BA0712" w14:textId="1F4C0D22" w:rsidR="0000324F" w:rsidRPr="0000324F" w:rsidRDefault="00283DEF">
      <w:pPr>
        <w:ind w:firstLine="360"/>
        <w:rPr>
          <w:u w:val="single"/>
        </w:rPr>
        <w:pPrChange w:id="389" w:author="Hannah Moyer" w:date="2023-04-04T16:29:00Z">
          <w:pPr>
            <w:spacing w:after="30"/>
            <w:ind w:firstLine="360"/>
          </w:pPr>
        </w:pPrChange>
      </w:pPr>
      <w:ins w:id="390" w:author="Hannah Moyer" w:date="2023-04-04T16:29:00Z">
        <w:r>
          <w:t xml:space="preserve">The </w:t>
        </w:r>
      </w:ins>
      <w:del w:id="391" w:author="Hannah Moyer" w:date="2023-04-04T16:28:00Z">
        <w:r w:rsidR="00FC743E" w:rsidDel="00283DEF">
          <w:delText>T</w:delText>
        </w:r>
      </w:del>
      <w:del w:id="392" w:author="Hannah Moyer" w:date="2023-04-04T16:29:00Z">
        <w:r w:rsidR="00A82659" w:rsidRPr="002E789B" w:rsidDel="00283DEF">
          <w:delText xml:space="preserve">he </w:delText>
        </w:r>
      </w:del>
      <w:r w:rsidR="00A82659" w:rsidRPr="002E789B">
        <w:t>cost of running a</w:t>
      </w:r>
      <w:del w:id="393" w:author="Hannah Moyer" w:date="2023-04-22T14:42:00Z">
        <w:r w:rsidR="00A82659" w:rsidRPr="002E789B" w:rsidDel="00263145">
          <w:delText xml:space="preserve"> </w:delText>
        </w:r>
      </w:del>
      <w:del w:id="394" w:author="Hannah Moyer" w:date="2023-04-05T10:12:00Z">
        <w:r w:rsidR="00A82659" w:rsidRPr="002E789B" w:rsidDel="00EB1B19">
          <w:delText>phase</w:delText>
        </w:r>
      </w:del>
      <w:r w:rsidR="00A82659" w:rsidRPr="002E789B">
        <w:t xml:space="preserve"> </w:t>
      </w:r>
      <w:ins w:id="395" w:author="Hannah Moyer" w:date="2023-04-05T10:12:00Z">
        <w:r w:rsidR="00EB1B19">
          <w:t>P</w:t>
        </w:r>
      </w:ins>
      <w:r w:rsidR="00A82659" w:rsidRPr="002E789B">
        <w:t xml:space="preserve">2 </w:t>
      </w:r>
      <w:r w:rsidR="00CF0805">
        <w:t>or</w:t>
      </w:r>
      <w:ins w:id="396" w:author="Hannah Moyer" w:date="2023-04-05T10:12:00Z">
        <w:r w:rsidR="00EB1B19">
          <w:t xml:space="preserve"> </w:t>
        </w:r>
      </w:ins>
      <w:del w:id="397" w:author="Hannah Moyer" w:date="2023-04-05T10:12:00Z">
        <w:r w:rsidR="00A82659" w:rsidRPr="002E789B" w:rsidDel="00EB1B19">
          <w:delText xml:space="preserve"> phase </w:delText>
        </w:r>
      </w:del>
      <w:ins w:id="398" w:author="Hannah Moyer" w:date="2023-04-05T10:12:00Z">
        <w:r w:rsidR="00EB1B19">
          <w:t>P</w:t>
        </w:r>
      </w:ins>
      <w:r w:rsidR="00A82659" w:rsidRPr="002E789B">
        <w:t xml:space="preserve">3 </w:t>
      </w:r>
      <w:r w:rsidR="00CF0805">
        <w:t xml:space="preserve">trial </w:t>
      </w:r>
      <w:r w:rsidR="00A82659" w:rsidRPr="002E789B">
        <w:t>differ</w:t>
      </w:r>
      <w:r w:rsidR="00CF0805">
        <w:t>s</w:t>
      </w:r>
      <w:r w:rsidR="00A82659" w:rsidRPr="002E789B">
        <w:t xml:space="preserve"> significantly</w:t>
      </w:r>
      <w:r w:rsidR="00FC743E">
        <w:t>. A</w:t>
      </w:r>
      <w:r w:rsidR="00A82659" w:rsidRPr="002E789B">
        <w:t xml:space="preserve">lthough it is hard to estimate </w:t>
      </w:r>
      <w:r w:rsidR="007F327C">
        <w:t xml:space="preserve">the </w:t>
      </w:r>
      <w:r w:rsidR="00A82659" w:rsidRPr="002E789B">
        <w:t>average costs of different phase trials because reporting of such is weak</w:t>
      </w:r>
      <w:r w:rsidR="00FC743E">
        <w:t>,</w:t>
      </w:r>
      <w:r w:rsidR="00A82659" w:rsidRPr="002E789B">
        <w:fldChar w:fldCharType="begin"/>
      </w:r>
      <w:r w:rsidR="00FE308F">
        <w:instrText xml:space="preserve"> ADDIN ZOTERO_ITEM CSL_CITATION {"citationID":"a1mer7m7okb","properties":{"formattedCitation":"\\super 52\\nosupersub{}","plainCitation":"52","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00A82659" w:rsidRPr="002E789B">
        <w:fldChar w:fldCharType="separate"/>
      </w:r>
      <w:r w:rsidR="00FE308F" w:rsidRPr="00FE308F">
        <w:rPr>
          <w:vertAlign w:val="superscript"/>
        </w:rPr>
        <w:t>52</w:t>
      </w:r>
      <w:r w:rsidR="00A82659" w:rsidRPr="002E789B">
        <w:fldChar w:fldCharType="end"/>
      </w:r>
      <w:r w:rsidR="00A82659" w:rsidRPr="002E789B">
        <w:t xml:space="preserve"> one paper estimated that </w:t>
      </w:r>
      <w:r w:rsidR="007F327C">
        <w:t xml:space="preserve">the </w:t>
      </w:r>
      <w:r w:rsidR="00A82659" w:rsidRPr="002E789B">
        <w:t xml:space="preserve">median cost </w:t>
      </w:r>
      <w:r w:rsidR="00873C8C">
        <w:t xml:space="preserve">of a P2 trial </w:t>
      </w:r>
      <w:r w:rsidR="00A82659" w:rsidRPr="002E789B">
        <w:t>was $8.6 million</w:t>
      </w:r>
      <w:r w:rsidR="00873C8C">
        <w:t xml:space="preserve"> </w:t>
      </w:r>
      <w:r w:rsidR="00DA7AA3">
        <w:t>and that</w:t>
      </w:r>
      <w:r w:rsidR="00873C8C">
        <w:t xml:space="preserve"> P3 trials cost </w:t>
      </w:r>
      <w:r w:rsidR="00A82659" w:rsidRPr="002E789B">
        <w:t>$21.4 million.</w:t>
      </w:r>
      <w:r w:rsidR="00A82659" w:rsidRPr="002E789B">
        <w:fldChar w:fldCharType="begin"/>
      </w:r>
      <w:r w:rsidR="00FE308F">
        <w:instrText xml:space="preserve"> ADDIN ZOTERO_ITEM CSL_CITATION {"citationID":"a29uh1hnjoc","properties":{"formattedCitation":"\\super 53\\nosupersub{}","plainCitation":"53","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label":"page"}],"schema":"https://github.com/citation-style-language/schema/raw/master/csl-citation.json"} </w:instrText>
      </w:r>
      <w:r w:rsidR="00A82659" w:rsidRPr="002E789B">
        <w:fldChar w:fldCharType="separate"/>
      </w:r>
      <w:r w:rsidR="00FE308F" w:rsidRPr="00FE308F">
        <w:rPr>
          <w:vertAlign w:val="superscript"/>
        </w:rPr>
        <w:t>53</w:t>
      </w:r>
      <w:r w:rsidR="00A82659" w:rsidRPr="002E789B">
        <w:fldChar w:fldCharType="end"/>
      </w:r>
      <w:r w:rsidR="007875E1">
        <w:t xml:space="preserve"> Using a</w:t>
      </w:r>
      <w:r w:rsidR="00DA7AA3">
        <w:t xml:space="preserve"> similar </w:t>
      </w:r>
      <w:r w:rsidR="007875E1">
        <w:t>estimate for AD development</w:t>
      </w:r>
      <w:r w:rsidR="00A82659" w:rsidRPr="002E789B">
        <w:t xml:space="preserve">, </w:t>
      </w:r>
      <w:r w:rsidR="00A82659">
        <w:t xml:space="preserve">finding an ineffective drug in a P3 trial that </w:t>
      </w:r>
      <w:ins w:id="399" w:author="Hannah Moyer" w:date="2023-04-04T14:04:00Z">
        <w:r w:rsidR="00F556C3">
          <w:t xml:space="preserve">rather than </w:t>
        </w:r>
      </w:ins>
      <w:del w:id="400" w:author="Hannah Moyer" w:date="2023-04-04T14:04:00Z">
        <w:r w:rsidR="00A82659" w:rsidDel="00F556C3">
          <w:delText>they could have found with</w:delText>
        </w:r>
      </w:del>
      <w:ins w:id="401" w:author="Hannah Moyer" w:date="2023-04-04T14:04:00Z">
        <w:r w:rsidR="00F556C3">
          <w:t>in</w:t>
        </w:r>
      </w:ins>
      <w:r w:rsidR="00A82659">
        <w:t xml:space="preserve"> a P2 trial could </w:t>
      </w:r>
      <w:r w:rsidR="007875E1">
        <w:t xml:space="preserve">double </w:t>
      </w:r>
      <w:r w:rsidR="00A82659">
        <w:t>the cost of development</w:t>
      </w:r>
      <w:r w:rsidR="007875E1">
        <w:t xml:space="preserve"> and the time it takes to find this result</w:t>
      </w:r>
      <w:r w:rsidR="00A82659">
        <w:t>.</w:t>
      </w:r>
      <w:r w:rsidR="007875E1">
        <w:fldChar w:fldCharType="begin"/>
      </w:r>
      <w:r w:rsidR="00992C02">
        <w:instrText xml:space="preserve"> ADDIN ZOTERO_ITEM CSL_CITATION {"citationID":"5E5VM0hj","properties":{"formattedCitation":"\\super 14\\nosupersub{}","plainCitation":"14","dontUpdate":true,"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7875E1">
        <w:fldChar w:fldCharType="separate"/>
      </w:r>
      <w:r w:rsidR="00DA7AA3" w:rsidRPr="00DA7AA3">
        <w:rPr>
          <w:u w:val="dash"/>
          <w:vertAlign w:val="superscript"/>
        </w:rPr>
        <w:t>1</w:t>
      </w:r>
      <w:r w:rsidR="007875E1">
        <w:fldChar w:fldCharType="end"/>
      </w:r>
      <w:r w:rsidR="00CF0805">
        <w:t xml:space="preserve"> </w:t>
      </w:r>
      <w:r w:rsidR="007F327C">
        <w:t>Suppose there is a nonpositive result in P3 after bypassing. In that case,</w:t>
      </w:r>
      <w:r w:rsidR="00CF0805">
        <w:t xml:space="preserve"> </w:t>
      </w:r>
      <w:del w:id="402" w:author="Hannah Moyer" w:date="2023-04-04T14:21:00Z">
        <w:r w:rsidR="00CF0805" w:rsidDel="00DD436E">
          <w:delText>it can be unclear if this</w:delText>
        </w:r>
      </w:del>
      <w:ins w:id="403" w:author="Hannah Moyer" w:date="2023-04-04T14:21:00Z">
        <w:r w:rsidR="00DD436E">
          <w:t>investigator</w:t>
        </w:r>
      </w:ins>
      <w:ins w:id="404" w:author="Hannah Moyer" w:date="2023-04-05T10:13:00Z">
        <w:r w:rsidR="00EB1B19">
          <w:t>s</w:t>
        </w:r>
      </w:ins>
      <w:ins w:id="405" w:author="Hannah Moyer" w:date="2023-04-04T14:21:00Z">
        <w:r w:rsidR="00DD436E">
          <w:t xml:space="preserve"> may not know if this result was</w:t>
        </w:r>
      </w:ins>
      <w:del w:id="406" w:author="Hannah Moyer" w:date="2023-04-04T14:21:00Z">
        <w:r w:rsidR="00CF0805" w:rsidDel="00DD436E">
          <w:delText xml:space="preserve"> is</w:delText>
        </w:r>
      </w:del>
      <w:r w:rsidR="00CF0805">
        <w:t xml:space="preserve"> due to</w:t>
      </w:r>
      <w:ins w:id="407" w:author="Hannah Moyer" w:date="2023-04-04T14:21:00Z">
        <w:r w:rsidR="00DD436E">
          <w:t xml:space="preserve"> truly</w:t>
        </w:r>
      </w:ins>
      <w:r w:rsidR="00CF0805">
        <w:t xml:space="preserve"> ineffective drugs or the lack of evidence </w:t>
      </w:r>
      <w:ins w:id="408" w:author="Hannah Moyer" w:date="2023-04-04T14:21:00Z">
        <w:r w:rsidR="00DD436E">
          <w:t>on the intervention ensemble</w:t>
        </w:r>
      </w:ins>
      <w:del w:id="409" w:author="Hannah Moyer" w:date="2023-04-04T14:22:00Z">
        <w:r w:rsidR="00CF0805" w:rsidDel="00DD436E">
          <w:delText>used to shape the P3 trial</w:delText>
        </w:r>
      </w:del>
      <w:ins w:id="410" w:author="Hannah Moyer" w:date="2023-04-04T14:22:00Z">
        <w:r w:rsidR="00DD436E">
          <w:t>. The later would</w:t>
        </w:r>
      </w:ins>
      <w:del w:id="411" w:author="Hannah Moyer" w:date="2023-04-04T14:22:00Z">
        <w:r w:rsidR="00CF0805" w:rsidDel="00DD436E">
          <w:delText>,</w:delText>
        </w:r>
      </w:del>
      <w:r w:rsidR="00CF0805">
        <w:t xml:space="preserve"> </w:t>
      </w:r>
      <w:del w:id="412" w:author="Hannah Moyer" w:date="2023-04-04T14:22:00Z">
        <w:r w:rsidR="00CF0805" w:rsidDel="00DD436E">
          <w:delText xml:space="preserve">potentially </w:delText>
        </w:r>
      </w:del>
      <w:r w:rsidR="00CF0805">
        <w:t>requir</w:t>
      </w:r>
      <w:ins w:id="413" w:author="Hannah Moyer" w:date="2023-04-04T14:22:00Z">
        <w:r w:rsidR="00DD436E">
          <w:t>e</w:t>
        </w:r>
      </w:ins>
      <w:del w:id="414" w:author="Hannah Moyer" w:date="2023-04-04T14:22:00Z">
        <w:r w:rsidR="00CF0805" w:rsidDel="00DD436E">
          <w:delText>ing</w:delText>
        </w:r>
      </w:del>
      <w:r w:rsidR="00CF0805">
        <w:t xml:space="preserve"> more testing and add</w:t>
      </w:r>
      <w:del w:id="415" w:author="Hannah Moyer" w:date="2023-04-04T14:22:00Z">
        <w:r w:rsidR="00CF0805" w:rsidDel="00DD436E">
          <w:delText>ing</w:delText>
        </w:r>
      </w:del>
      <w:r w:rsidR="00CF0805">
        <w:t xml:space="preserve"> to the cost and time to </w:t>
      </w:r>
      <w:del w:id="416" w:author="Hannah Moyer" w:date="2023-04-04T14:23:00Z">
        <w:r w:rsidR="007F327C" w:rsidDel="00DD436E">
          <w:delText>develop a new drug</w:delText>
        </w:r>
      </w:del>
      <w:ins w:id="417" w:author="Hannah Moyer" w:date="2023-04-04T14:23:00Z">
        <w:r w:rsidR="00DD436E">
          <w:t>bring that treatment to approval</w:t>
        </w:r>
      </w:ins>
      <w:r w:rsidR="00CF0805">
        <w:t xml:space="preserve">. However, this practice would save money and time </w:t>
      </w:r>
      <w:r w:rsidR="007F327C">
        <w:t>if</w:t>
      </w:r>
      <w:r w:rsidR="00CF0805">
        <w:t xml:space="preserve"> the P3 trial is positive after bypassing a P2 trial compared to the case where a P2 is run and </w:t>
      </w:r>
      <w:r w:rsidR="00CF0805" w:rsidRPr="002E789B">
        <w:t>followed by a P3 trial</w:t>
      </w:r>
      <w:r w:rsidR="00CF0805">
        <w:t>.</w:t>
      </w:r>
    </w:p>
    <w:p w14:paraId="7DEE7766" w14:textId="3ACFEC72" w:rsidR="00C63FEF" w:rsidRPr="0000324F" w:rsidRDefault="0000324F" w:rsidP="0000324F">
      <w:pPr>
        <w:ind w:firstLine="360"/>
        <w:rPr>
          <w:color w:val="000000" w:themeColor="text1"/>
          <w:u w:val="single"/>
        </w:rPr>
      </w:pPr>
      <w:r>
        <w:t xml:space="preserve">In addition to research </w:t>
      </w:r>
      <w:r w:rsidR="007F327C">
        <w:t>costs</w:t>
      </w:r>
      <w:r>
        <w:t xml:space="preserve"> and time to development, patients are an </w:t>
      </w:r>
      <w:r w:rsidR="007F327C">
        <w:t>essential</w:t>
      </w:r>
      <w:r>
        <w:t xml:space="preserve"> resource to consider</w:t>
      </w:r>
      <w:ins w:id="418" w:author="Hannah Moyer" w:date="2023-04-05T10:18:00Z">
        <w:r w:rsidR="00300327">
          <w:t>.</w:t>
        </w:r>
      </w:ins>
      <w:r w:rsidR="00B07780">
        <w:t xml:space="preserve"> </w:t>
      </w:r>
      <w:del w:id="419" w:author="Hannah Moyer" w:date="2023-04-05T10:18:00Z">
        <w:r w:rsidR="00B07780" w:rsidDel="00300327">
          <w:delText>because p</w:delText>
        </w:r>
      </w:del>
      <w:del w:id="420" w:author="Hannah Moyer" w:date="2023-04-05T10:19:00Z">
        <w:r w:rsidR="00B07780" w:rsidRPr="002E789B" w:rsidDel="00300327">
          <w:delText>articipating in clinical trials is not without its costs</w:delText>
        </w:r>
        <w:r w:rsidR="00DA7AA3" w:rsidDel="00300327">
          <w:delText xml:space="preserve"> and burdens</w:delText>
        </w:r>
        <w:r w:rsidR="00B07780" w:rsidRPr="002E789B" w:rsidDel="00300327">
          <w:delText xml:space="preserve"> for patients.</w:delText>
        </w:r>
        <w:r w:rsidR="00B07780" w:rsidRPr="002E789B" w:rsidDel="00300327">
          <w:fldChar w:fldCharType="begin"/>
        </w:r>
        <w:r w:rsidR="00A32292" w:rsidDel="00300327">
          <w:delInstrText xml:space="preserve"> ADDIN ZOTERO_ITEM CSL_CITATION {"citationID":"akrfrpfl20","properties":{"formattedCitation":"\\super 52\\nosupersub{}","plainCitation":"52","noteIndex":0},"citationItems":[{"id":2400,"uris":["http://zotero.org/users/5374610/items/MCQWKY4L",["http://zotero.org/users/5374610/items/MCQWKY4L"]],"itemData":{"id":2400,"type":"article-journal","abstract":"Financial barriers may discourage some patients with from participating in cancer clinical trials. This study sought to assess the effect of an equity intervention on the financial burden of clinical trial participants.","container-title":"The Oncologist","DOI":"10.1634/theoncologist.2019-0146","ISSN":"1083-7159","issue":"8","journalAbbreviation":"Oncologist","note":"PMID: 30988039\nPMCID: PMC6693715","page":"1048-1055","source":"PubMed Central","title":"Addressing the Financial Burden of Cancer Clinical Trial Participation: Longitudinal Effects of an Equity Intervention","title-short":"Addressing the Financial Burden of Cancer Clinical Trial Participation","volume":"24","author":[{"family":"Nipp","given":"Ryan D."},{"family":"Lee","given":"Hang"},{"family":"Gorton","given":"Emily"},{"family":"Lichtenstein","given":"Morgan"},{"family":"Kuchukhidze","given":"Salome"},{"family":"Park","given":"Elyse"},{"family":"Chabner","given":"Bruce A."},{"family":"Moy","given":"Beverly"}],"issued":{"date-parts":[["2019",8]]}}}],"schema":"https://github.com/citation-style-language/schema/raw/master/csl-citation.json"} </w:delInstrText>
        </w:r>
        <w:r w:rsidR="00B07780" w:rsidRPr="002E789B" w:rsidDel="00300327">
          <w:fldChar w:fldCharType="separate"/>
        </w:r>
        <w:r w:rsidR="00A32292" w:rsidRPr="00A32292" w:rsidDel="00300327">
          <w:rPr>
            <w:vertAlign w:val="superscript"/>
          </w:rPr>
          <w:delText>52</w:delText>
        </w:r>
        <w:r w:rsidR="00B07780" w:rsidRPr="002E789B" w:rsidDel="00300327">
          <w:fldChar w:fldCharType="end"/>
        </w:r>
        <w:r w:rsidR="00B07780" w:rsidDel="00300327">
          <w:delText xml:space="preserve"> </w:delText>
        </w:r>
      </w:del>
      <w:r w:rsidR="00A841BF" w:rsidRPr="002E789B">
        <w:t xml:space="preserve">There is no evidence to the best of our knowledge describing the average number of patients in </w:t>
      </w:r>
      <w:r w:rsidR="00DA7AA3">
        <w:t>P2 or</w:t>
      </w:r>
      <w:r w:rsidR="00A841BF" w:rsidRPr="002E789B">
        <w:t xml:space="preserve"> </w:t>
      </w:r>
      <w:r w:rsidR="00DA7AA3">
        <w:t>P</w:t>
      </w:r>
      <w:r w:rsidR="00A841BF" w:rsidRPr="002E789B">
        <w:t>3 trials</w:t>
      </w:r>
      <w:r w:rsidR="00DA7AA3">
        <w:t xml:space="preserve"> in neurology</w:t>
      </w:r>
      <w:r w:rsidR="00A841BF" w:rsidRPr="002E789B">
        <w:t xml:space="preserve"> </w:t>
      </w:r>
      <w:r w:rsidR="00DA7AA3">
        <w:t>n</w:t>
      </w:r>
      <w:r w:rsidR="00A841BF" w:rsidRPr="002E789B">
        <w:t xml:space="preserve">or the number of hours </w:t>
      </w:r>
      <w:del w:id="421" w:author="Hannah Moyer" w:date="2023-04-04T14:05:00Z">
        <w:r w:rsidR="00A841BF" w:rsidRPr="002E789B" w:rsidDel="00F556C3">
          <w:delText xml:space="preserve">they </w:delText>
        </w:r>
      </w:del>
      <w:ins w:id="422" w:author="Hannah Moyer" w:date="2023-04-04T14:05:00Z">
        <w:r w:rsidR="00F556C3">
          <w:t>that these participants</w:t>
        </w:r>
        <w:r w:rsidR="00F556C3" w:rsidRPr="002E789B">
          <w:t xml:space="preserve"> </w:t>
        </w:r>
      </w:ins>
      <w:r w:rsidR="00A841BF" w:rsidRPr="002E789B">
        <w:t>contribute of their time</w:t>
      </w:r>
      <w:r w:rsidR="007F327C">
        <w:t xml:space="preserve">. Still, </w:t>
      </w:r>
      <w:r w:rsidR="00DA7AA3">
        <w:t>a P</w:t>
      </w:r>
      <w:r w:rsidR="00A841BF" w:rsidRPr="002E789B">
        <w:t xml:space="preserve">3 trial will likely </w:t>
      </w:r>
      <w:r>
        <w:t>use greater amounts of both resources</w:t>
      </w:r>
      <w:r w:rsidR="00A841BF" w:rsidRPr="002E789B">
        <w:t xml:space="preserve">. </w:t>
      </w:r>
      <w:ins w:id="423" w:author="Hannah Moyer" w:date="2023-04-05T10:19:00Z">
        <w:r w:rsidR="00300327">
          <w:t>P</w:t>
        </w:r>
        <w:r w:rsidR="00300327" w:rsidRPr="002E789B">
          <w:t>articipating in clinical trials is not without its costs</w:t>
        </w:r>
        <w:r w:rsidR="00300327">
          <w:t xml:space="preserve"> and burdens</w:t>
        </w:r>
        <w:r w:rsidR="00300327" w:rsidRPr="002E789B">
          <w:t xml:space="preserve"> for patients.</w:t>
        </w:r>
        <w:r w:rsidR="00300327" w:rsidRPr="002E789B">
          <w:fldChar w:fldCharType="begin"/>
        </w:r>
      </w:ins>
      <w:r w:rsidR="00FE308F">
        <w:instrText xml:space="preserve"> ADDIN ZOTERO_ITEM CSL_CITATION {"citationID":"akrfrpfl20","properties":{"formattedCitation":"\\super 54\\nosupersub{}","plainCitation":"54","noteIndex":0},"citationItems":[{"id":2400,"uris":["http://zotero.org/users/5374610/items/MCQWKY4L",["http://zotero.org/users/5374610/items/MCQWKY4L"]],"itemData":{"id":2400,"type":"article-journal","abstract":"Financial barriers may discourage some patients with from participating in cancer clinical trials. This study sought to assess the effect of an equity intervention on the financial burden of clinical trial participants.","container-title":"The Oncologist","DOI":"10.1634/theoncologist.2019-0146","ISSN":"1083-7159","issue":"8","journalAbbreviation":"Oncologist","note":"PMID: 30988039\nPMCID: PMC6693715","page":"1048-1055","source":"PubMed Central","title":"Addressing the Financial Burden of Cancer Clinical Trial Participation: Longitudinal Effects of an Equity Intervention","title-short":"Addressing the Financial Burden of Cancer Clinical Trial Participation","volume":"24","author":[{"family":"Nipp","given":"Ryan D."},{"family":"Lee","given":"Hang"},{"family":"Gorton","given":"Emily"},{"family":"Lichtenstein","given":"Morgan"},{"family":"Kuchukhidze","given":"Salome"},{"family":"Park","given":"Elyse"},{"family":"Chabner","given":"Bruce A."},{"family":"Moy","given":"Beverly"}],"issued":{"date-parts":[["2019",8]]}}}],"schema":"https://github.com/citation-style-language/schema/raw/master/csl-citation.json"} </w:instrText>
      </w:r>
      <w:ins w:id="424" w:author="Hannah Moyer" w:date="2023-04-05T10:19:00Z">
        <w:r w:rsidR="00300327" w:rsidRPr="002E789B">
          <w:fldChar w:fldCharType="separate"/>
        </w:r>
      </w:ins>
      <w:r w:rsidR="00FE308F" w:rsidRPr="00FE308F">
        <w:rPr>
          <w:vertAlign w:val="superscript"/>
        </w:rPr>
        <w:t>54</w:t>
      </w:r>
      <w:ins w:id="425" w:author="Hannah Moyer" w:date="2023-04-05T10:19:00Z">
        <w:r w:rsidR="00300327" w:rsidRPr="002E789B">
          <w:fldChar w:fldCharType="end"/>
        </w:r>
        <w:r w:rsidR="00300327">
          <w:t xml:space="preserve"> </w:t>
        </w:r>
      </w:ins>
      <w:r w:rsidR="00A841BF" w:rsidRPr="002E789B">
        <w:t>A few studies have investigated the amount of time different treatments require of patient</w:t>
      </w:r>
      <w:r w:rsidR="007F327C">
        <w:t>s</w:t>
      </w:r>
      <w:r w:rsidR="00A841BF" w:rsidRPr="002E789B">
        <w:t xml:space="preserve"> in clinical care</w:t>
      </w:r>
      <w:r w:rsidR="007F327C">
        <w:t>.</w:t>
      </w:r>
      <w:r w:rsidR="00A841BF" w:rsidRPr="002E789B">
        <w:fldChar w:fldCharType="begin"/>
      </w:r>
      <w:r w:rsidR="00FE308F">
        <w:instrText xml:space="preserve"> ADDIN ZOTERO_ITEM CSL_CITATION {"citationID":"ahhbpa4e7c","properties":{"formattedCitation":"\\super 55\\uc0\\u8211{}57\\nosupersub{}","plainCitation":"55–57","noteIndex":0},"citationItems":[{"id":2426,"uris":["http://zotero.org/users/5374610/items/EL5DBQ4M",["http://zotero.org/users/5374610/items/EL5DBQ4M"]],"itemData":{"id":2426,"type":"article-journal","container-title":"British Journal of Cancer","ISSN":"0007-0920","issue":"3","journalAbbreviation":"Br J Cancer","note":"PMID: 1558782\nPMCID: PMC1977601","page":"309-310","source":"PubMed Central","title":"Opportunity cost--a neglected aspect of cancer treatment.","volume":"65","author":[{"family":"Munro","given":"A. J."},{"family":"Sebag-Montefiore","given":"D."}],"issued":{"date-parts":[["1992",3]]}}},{"id":2424,"uris":["http://zotero.org/users/5374610/items/YW4L25IV",["http://zotero.org/users/5374610/items/YW4L25IV"]],"itemData":{"id":2424,"type":"article-journal","abstract":"GOALS: To examine the prevalence of chemotherapy-or radiotherapy-associated side effects and related treatment burden, and correlates of fatigue and missed work days among cancer patients.\nMATERIALS AND METHODS: A cross-sectional survey was conducted using a dual sampling frame of 63,949 cancer patients (35,751 from an online panel and 28,198 from telephone listings) &gt; or = 18 years receiving chemotherapy and/or radiotherapy at the time of the survey or during the previous 12 months. Data were collected on cancer type, time since diagnosis, treatment side effects, visits, caregiver burden, missed work days, and sociodemographic characteristics. Data are presented only for patients receiving cancer treatment at the time of the survey.\nMAIN RESULTS: Of the 15,532 patients (24%) who responded to the screening questionnaire, 1,572 met the eligibility criteria and 1,569 completed the survey; 814 received chemotherapy and/or radiotherapy at the time of the survey. The most common side effects were fatigue (80%), pain (48%), and nausea/vomiting (48%). Patients spent 4.5 h, on average, per visit to treat side effects. Approximately 43% of the patients were employed; of these, 78% were actively working. Employed patients missed, on average, 18 work days annually for side effect treatment. Females, younger and unemployed patients, and those with higher levels of anxiety and depression experienced more fatigue; patients with a greater number of side effects endured more missed work days.\nCONCLUSIONS: In addition to the symptomatic experience of side effects, patients reported a considerable time burden for treatment. It is important to consider supportive care strategies that may effectively reduce side effects and their associated treatment burden.","container-title":"Supportive Care in Cancer: Official Journal of the Multinational Association of Supportive Care in Cancer","DOI":"10.1007/s00520-007-0380-2","ISSN":"0941-4355","issue":"7","journalAbbreviation":"Support Care Cancer","language":"eng","note":"PMID: 18204940","page":"791-801","source":"PubMed","title":"Symptoms and treatment burden associated with cancer treatment: results from a cross-sectional national survey in the U.S","title-short":"Symptoms and treatment burden associated with cancer treatment","volume":"16","author":[{"family":"Henry","given":"David H."},{"family":"Viswanathan","given":"Hema N."},{"family":"Elkin","given":"Eric P."},{"family":"Traina","given":"Shana"},{"family":"Wade","given":"Shawn"},{"family":"Cella","given":"David"}],"issued":{"date-parts":[["2008",7]]}}},{"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label":"page"}],"schema":"https://github.com/citation-style-language/schema/raw/master/csl-citation.json"} </w:instrText>
      </w:r>
      <w:r w:rsidR="00A841BF" w:rsidRPr="002E789B">
        <w:fldChar w:fldCharType="separate"/>
      </w:r>
      <w:r w:rsidR="00FE308F" w:rsidRPr="00FE308F">
        <w:rPr>
          <w:vertAlign w:val="superscript"/>
        </w:rPr>
        <w:t>55–57</w:t>
      </w:r>
      <w:r w:rsidR="00A841BF" w:rsidRPr="002E789B">
        <w:fldChar w:fldCharType="end"/>
      </w:r>
      <w:r w:rsidR="00A841BF" w:rsidRPr="002E789B">
        <w:t xml:space="preserve"> </w:t>
      </w:r>
      <w:r w:rsidR="007F327C">
        <w:t>O</w:t>
      </w:r>
      <w:r w:rsidR="00A841BF" w:rsidRPr="002E789B">
        <w:t xml:space="preserve">ne </w:t>
      </w:r>
      <w:r w:rsidR="007F327C">
        <w:t>found that 10% of living days involved</w:t>
      </w:r>
      <w:r w:rsidR="00A841BF" w:rsidRPr="002E789B">
        <w:t xml:space="preserve"> seeking care</w:t>
      </w:r>
      <w:r w:rsidR="00DA7AA3">
        <w:t xml:space="preserve"> for cancer patients</w:t>
      </w:r>
      <w:r w:rsidR="00A841BF" w:rsidRPr="002E789B">
        <w:t>.</w:t>
      </w:r>
      <w:r w:rsidR="00DA7AA3">
        <w:fldChar w:fldCharType="begin"/>
      </w:r>
      <w:r w:rsidR="00FE308F">
        <w:instrText xml:space="preserve"> ADDIN ZOTERO_ITEM CSL_CITATION {"citationID":"a2gn77juirc","properties":{"formattedCitation":"\\super 57\\nosupersub{}","plainCitation":"57","noteIndex":0},"citationItems":[{"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schema":"https://github.com/citation-style-language/schema/raw/master/csl-citation.json"} </w:instrText>
      </w:r>
      <w:r w:rsidR="00DA7AA3">
        <w:fldChar w:fldCharType="separate"/>
      </w:r>
      <w:r w:rsidR="00FE308F" w:rsidRPr="00FE308F">
        <w:rPr>
          <w:vertAlign w:val="superscript"/>
        </w:rPr>
        <w:t>57</w:t>
      </w:r>
      <w:r w:rsidR="00DA7AA3">
        <w:fldChar w:fldCharType="end"/>
      </w:r>
      <w:r w:rsidR="00A841BF" w:rsidRPr="002E789B">
        <w:t xml:space="preserve"> This amount of time has not been estimated for participation in clinical trials, but it is sure to be higher due to exposure to research methods and assessment.</w:t>
      </w:r>
      <w:r w:rsidR="00DA7AA3">
        <w:t xml:space="preserve"> </w:t>
      </w:r>
      <w:r w:rsidR="002275AE">
        <w:t xml:space="preserve">This donation of patient time, especially </w:t>
      </w:r>
      <w:r w:rsidR="007F327C">
        <w:t xml:space="preserve">for </w:t>
      </w:r>
      <w:r w:rsidR="002275AE">
        <w:t xml:space="preserve">patients who are made vulnerable by their conditions, should be optimized </w:t>
      </w:r>
      <w:del w:id="426" w:author="Hannah Moyer" w:date="2023-04-04T10:48:00Z">
        <w:r w:rsidR="002275AE" w:rsidDel="003D5D7F">
          <w:delText>to have</w:delText>
        </w:r>
      </w:del>
      <w:ins w:id="427" w:author="Hannah Moyer" w:date="2023-04-04T10:48:00Z">
        <w:r w:rsidR="003D5D7F">
          <w:t>for</w:t>
        </w:r>
      </w:ins>
      <w:r w:rsidR="002275AE">
        <w:t xml:space="preserve"> the greatest possible return on investment</w:t>
      </w:r>
      <w:r w:rsidR="006F7F01">
        <w:t>.</w:t>
      </w:r>
    </w:p>
    <w:p w14:paraId="266180DF" w14:textId="77777777" w:rsidR="00970B2C" w:rsidRDefault="00970B2C" w:rsidP="00A841BF">
      <w:pPr>
        <w:spacing w:after="30"/>
        <w:rPr>
          <w:color w:val="000000" w:themeColor="text1"/>
          <w:u w:val="single"/>
        </w:rPr>
      </w:pPr>
    </w:p>
    <w:p w14:paraId="28960BBD" w14:textId="5AA5D176" w:rsidR="009B05B8" w:rsidRDefault="00FA79F1" w:rsidP="00A841BF">
      <w:pPr>
        <w:spacing w:after="30"/>
        <w:rPr>
          <w:color w:val="000000" w:themeColor="text1"/>
          <w:u w:val="single"/>
        </w:rPr>
      </w:pPr>
      <w:r>
        <w:rPr>
          <w:color w:val="000000" w:themeColor="text1"/>
          <w:u w:val="single"/>
        </w:rPr>
        <w:t>Risks and benefits to patient participants</w:t>
      </w:r>
    </w:p>
    <w:p w14:paraId="5008045B" w14:textId="7C4799BC" w:rsidR="006C340D" w:rsidRDefault="00CF0805" w:rsidP="00B07780">
      <w:pPr>
        <w:spacing w:after="30"/>
        <w:ind w:firstLine="720"/>
      </w:pPr>
      <w:r>
        <w:t>In addition</w:t>
      </w:r>
      <w:r w:rsidR="005D53BE">
        <w:t xml:space="preserve"> to designing efficient research trajectories</w:t>
      </w:r>
      <w:r>
        <w:t xml:space="preserve">, </w:t>
      </w:r>
      <w:del w:id="428" w:author="Hannah Moyer" w:date="2023-04-05T10:43:00Z">
        <w:r w:rsidDel="004B226E">
          <w:delText xml:space="preserve">it </w:delText>
        </w:r>
      </w:del>
      <w:del w:id="429" w:author="Hannah Moyer" w:date="2023-04-05T10:45:00Z">
        <w:r w:rsidDel="004B226E">
          <w:delText xml:space="preserve">is </w:delText>
        </w:r>
        <w:r w:rsidR="007F327C" w:rsidDel="004B226E">
          <w:delText>essential</w:delText>
        </w:r>
        <w:r w:rsidDel="004B226E">
          <w:delText xml:space="preserve"> to</w:delText>
        </w:r>
      </w:del>
      <w:ins w:id="430" w:author="Hannah Moyer" w:date="2023-04-05T10:45:00Z">
        <w:r w:rsidR="004B226E">
          <w:t>researchers should</w:t>
        </w:r>
      </w:ins>
      <w:r>
        <w:t xml:space="preserve"> consider </w:t>
      </w:r>
      <w:r w:rsidRPr="002E789B">
        <w:t xml:space="preserve">how bypassing a P2 trial </w:t>
      </w:r>
      <w:r w:rsidR="007F327C">
        <w:t>impacts</w:t>
      </w:r>
      <w:r w:rsidRPr="002E789B">
        <w:t xml:space="preserve"> the risks and benefits afforded to patients who participate in </w:t>
      </w:r>
      <w:ins w:id="431" w:author="Hannah Moyer" w:date="2023-04-05T10:43:00Z">
        <w:r w:rsidR="004B226E">
          <w:t xml:space="preserve">the following </w:t>
        </w:r>
      </w:ins>
      <w:del w:id="432" w:author="Hannah Moyer" w:date="2023-04-05T10:43:00Z">
        <w:r w:rsidRPr="002E789B" w:rsidDel="004B226E">
          <w:delText xml:space="preserve">these </w:delText>
        </w:r>
      </w:del>
      <w:r w:rsidRPr="002E789B">
        <w:t>P3 trial</w:t>
      </w:r>
      <w:del w:id="433" w:author="Hannah Moyer" w:date="2023-04-05T10:43:00Z">
        <w:r w:rsidRPr="002E789B" w:rsidDel="004B226E">
          <w:delText>s</w:delText>
        </w:r>
      </w:del>
      <w:r w:rsidRPr="002E789B">
        <w:t xml:space="preserve"> compared to patients participating in P3 trials</w:t>
      </w:r>
      <w:r w:rsidR="00DA7AA3">
        <w:t xml:space="preserve"> based on</w:t>
      </w:r>
      <w:r w:rsidRPr="002E789B">
        <w:t xml:space="preserve"> P2 trials</w:t>
      </w:r>
      <w:r>
        <w:t>.</w:t>
      </w:r>
      <w:r w:rsidRPr="002E789B">
        <w:rPr>
          <w:color w:val="538135" w:themeColor="accent6" w:themeShade="BF"/>
        </w:rPr>
        <w:t xml:space="preserve"> </w:t>
      </w:r>
      <w:r w:rsidRPr="002E789B">
        <w:t xml:space="preserve">The potential benefit for </w:t>
      </w:r>
      <w:r w:rsidR="00CF52D4">
        <w:t xml:space="preserve">a pharmaceutical </w:t>
      </w:r>
      <w:r w:rsidRPr="002E789B">
        <w:t>company and future patients cannot be exchanged for the decline in welfare for the patients involved.</w:t>
      </w:r>
      <w:r w:rsidR="00B07780">
        <w:t xml:space="preserve"> </w:t>
      </w:r>
    </w:p>
    <w:p w14:paraId="3CB07CC2" w14:textId="6765A00D" w:rsidR="006C340D" w:rsidRDefault="00AF0FE1" w:rsidP="006C340D">
      <w:pPr>
        <w:spacing w:after="30"/>
        <w:ind w:firstLine="720"/>
        <w:rPr>
          <w:color w:val="000000" w:themeColor="text1"/>
        </w:rPr>
      </w:pPr>
      <w:r>
        <w:t>One way to conceptualize protecting risk and benefit for patients in trials is to consider the concept of clinical equipoise</w:t>
      </w:r>
      <w:r w:rsidR="006C340D">
        <w:t xml:space="preserve"> as described by Freedman</w:t>
      </w:r>
      <w:r>
        <w:t>.</w:t>
      </w:r>
      <w:r w:rsidR="006C340D">
        <w:t xml:space="preserve"> </w:t>
      </w:r>
      <w:del w:id="434" w:author="Hannah Moyer" w:date="2023-04-04T10:48:00Z">
        <w:r w:rsidR="00A63B60" w:rsidDel="003D5D7F">
          <w:rPr>
            <w:color w:val="000000" w:themeColor="text1"/>
          </w:rPr>
          <w:delText xml:space="preserve">There are two tenets of </w:delText>
        </w:r>
        <w:r w:rsidDel="003D5D7F">
          <w:rPr>
            <w:color w:val="000000" w:themeColor="text1"/>
          </w:rPr>
          <w:delText xml:space="preserve">clinical </w:delText>
        </w:r>
        <w:r w:rsidR="00A63B60" w:rsidDel="003D5D7F">
          <w:rPr>
            <w:color w:val="000000" w:themeColor="text1"/>
          </w:rPr>
          <w:delText>equipoise</w:delText>
        </w:r>
        <w:r w:rsidR="006C340D" w:rsidDel="003D5D7F">
          <w:rPr>
            <w:color w:val="000000" w:themeColor="text1"/>
          </w:rPr>
          <w:delText xml:space="preserve"> that he argued </w:delText>
        </w:r>
      </w:del>
      <w:ins w:id="435" w:author="Hannah Moyer" w:date="2023-04-04T10:48:00Z">
        <w:r w:rsidR="003D5D7F">
          <w:rPr>
            <w:color w:val="000000" w:themeColor="text1"/>
          </w:rPr>
          <w:t xml:space="preserve">He argued two tenets of clinical equipoise </w:t>
        </w:r>
      </w:ins>
      <w:r w:rsidR="006C340D">
        <w:rPr>
          <w:color w:val="000000" w:themeColor="text1"/>
        </w:rPr>
        <w:t>must be fulfilled to justify randomizing patients in a clinical tri</w:t>
      </w:r>
      <w:r w:rsidR="00EE6D3D">
        <w:rPr>
          <w:color w:val="000000" w:themeColor="text1"/>
        </w:rPr>
        <w:t>al</w:t>
      </w:r>
      <w:r w:rsidR="00C45ACD">
        <w:rPr>
          <w:color w:val="000000" w:themeColor="text1"/>
        </w:rPr>
        <w:t xml:space="preserve"> rather than providing them with </w:t>
      </w:r>
      <w:ins w:id="436" w:author="Hannah Moyer" w:date="2023-04-04T10:48:00Z">
        <w:r w:rsidR="003D5D7F">
          <w:rPr>
            <w:color w:val="000000" w:themeColor="text1"/>
          </w:rPr>
          <w:t xml:space="preserve">the </w:t>
        </w:r>
      </w:ins>
      <w:r w:rsidR="00C45ACD">
        <w:rPr>
          <w:color w:val="000000" w:themeColor="text1"/>
        </w:rPr>
        <w:t>standard of care</w:t>
      </w:r>
      <w:r w:rsidR="00EE6D3D">
        <w:rPr>
          <w:color w:val="000000" w:themeColor="text1"/>
        </w:rPr>
        <w:t xml:space="preserve">. </w:t>
      </w:r>
      <w:r>
        <w:rPr>
          <w:color w:val="000000" w:themeColor="text1"/>
        </w:rPr>
        <w:t xml:space="preserve">These are </w:t>
      </w:r>
      <w:r w:rsidR="00DA7AA3">
        <w:rPr>
          <w:color w:val="000000" w:themeColor="text1"/>
        </w:rPr>
        <w:t xml:space="preserve">1) </w:t>
      </w:r>
      <w:r w:rsidR="007F327C">
        <w:rPr>
          <w:color w:val="000000" w:themeColor="text1"/>
        </w:rPr>
        <w:t>disagreement</w:t>
      </w:r>
      <w:r w:rsidR="00A63B60">
        <w:rPr>
          <w:color w:val="000000" w:themeColor="text1"/>
        </w:rPr>
        <w:t xml:space="preserve"> </w:t>
      </w:r>
      <w:r>
        <w:rPr>
          <w:color w:val="000000" w:themeColor="text1"/>
        </w:rPr>
        <w:t xml:space="preserve">amongst experts </w:t>
      </w:r>
      <w:r w:rsidR="00DA7AA3">
        <w:rPr>
          <w:color w:val="000000" w:themeColor="text1"/>
        </w:rPr>
        <w:t>on whether the experimental or control treatment will be better for patients and</w:t>
      </w:r>
      <w:r w:rsidR="00A63B60">
        <w:rPr>
          <w:color w:val="000000" w:themeColor="text1"/>
        </w:rPr>
        <w:t xml:space="preserve"> </w:t>
      </w:r>
      <w:r w:rsidR="00DA7AA3">
        <w:rPr>
          <w:color w:val="000000" w:themeColor="text1"/>
        </w:rPr>
        <w:t xml:space="preserve">2) </w:t>
      </w:r>
      <w:r>
        <w:rPr>
          <w:color w:val="000000" w:themeColor="text1"/>
        </w:rPr>
        <w:t xml:space="preserve">the </w:t>
      </w:r>
      <w:r w:rsidR="007F327C">
        <w:rPr>
          <w:color w:val="000000" w:themeColor="text1"/>
        </w:rPr>
        <w:t>trial's ability</w:t>
      </w:r>
      <w:r w:rsidR="00A63B60">
        <w:rPr>
          <w:color w:val="000000" w:themeColor="text1"/>
        </w:rPr>
        <w:t xml:space="preserve"> to quell th</w:t>
      </w:r>
      <w:r w:rsidR="00DA7AA3">
        <w:rPr>
          <w:color w:val="000000" w:themeColor="text1"/>
        </w:rPr>
        <w:t>is</w:t>
      </w:r>
      <w:r w:rsidR="00A63B60">
        <w:rPr>
          <w:color w:val="000000" w:themeColor="text1"/>
        </w:rPr>
        <w:t xml:space="preserve"> </w:t>
      </w:r>
      <w:r w:rsidR="00DA7AA3">
        <w:rPr>
          <w:color w:val="000000" w:themeColor="text1"/>
        </w:rPr>
        <w:t>disagreement</w:t>
      </w:r>
      <w:r w:rsidR="00A63B60">
        <w:rPr>
          <w:color w:val="000000" w:themeColor="text1"/>
        </w:rPr>
        <w:t>.</w:t>
      </w:r>
      <w:r w:rsidR="00A36923">
        <w:rPr>
          <w:color w:val="000000" w:themeColor="text1"/>
        </w:rPr>
        <w:fldChar w:fldCharType="begin"/>
      </w:r>
      <w:r w:rsidR="00FE308F">
        <w:rPr>
          <w:color w:val="000000" w:themeColor="text1"/>
        </w:rPr>
        <w:instrText xml:space="preserve"> ADDIN ZOTERO_ITEM CSL_CITATION {"citationID":"ap8ijtf88a","properties":{"formattedCitation":"\\super 58\\nosupersub{}","plainCitation":"58","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00A36923">
        <w:rPr>
          <w:color w:val="000000" w:themeColor="text1"/>
        </w:rPr>
        <w:fldChar w:fldCharType="separate"/>
      </w:r>
      <w:r w:rsidR="00FE308F" w:rsidRPr="00FE308F">
        <w:rPr>
          <w:color w:val="000000"/>
          <w:vertAlign w:val="superscript"/>
        </w:rPr>
        <w:t>58</w:t>
      </w:r>
      <w:r w:rsidR="00A36923">
        <w:rPr>
          <w:color w:val="000000" w:themeColor="text1"/>
        </w:rPr>
        <w:fldChar w:fldCharType="end"/>
      </w:r>
      <w:r w:rsidR="00A36923">
        <w:rPr>
          <w:color w:val="000000" w:themeColor="text1"/>
        </w:rPr>
        <w:t xml:space="preserve"> </w:t>
      </w:r>
      <w:r w:rsidR="00A63B60">
        <w:rPr>
          <w:color w:val="000000" w:themeColor="text1"/>
        </w:rPr>
        <w:t>Bypassing</w:t>
      </w:r>
      <w:r w:rsidR="00DA7AA3">
        <w:rPr>
          <w:color w:val="000000" w:themeColor="text1"/>
        </w:rPr>
        <w:t xml:space="preserve"> P2 trials</w:t>
      </w:r>
      <w:r w:rsidR="00A63B60">
        <w:rPr>
          <w:color w:val="000000" w:themeColor="text1"/>
        </w:rPr>
        <w:t xml:space="preserve"> has implications for both.</w:t>
      </w:r>
    </w:p>
    <w:p w14:paraId="099D0A55" w14:textId="3933C1AE" w:rsidR="00A63B60" w:rsidRPr="006C340D" w:rsidRDefault="00A63B60" w:rsidP="006C340D">
      <w:pPr>
        <w:spacing w:after="30"/>
        <w:ind w:firstLine="720"/>
      </w:pPr>
      <w:r>
        <w:rPr>
          <w:color w:val="000000" w:themeColor="text1"/>
        </w:rPr>
        <w:t xml:space="preserve">To the first point, </w:t>
      </w:r>
      <w:r>
        <w:rPr>
          <w:color w:val="000000"/>
        </w:rPr>
        <w:t xml:space="preserve">P3 trial approval decisions should include a discussion as to whether </w:t>
      </w:r>
      <w:r w:rsidR="006C340D">
        <w:rPr>
          <w:color w:val="000000"/>
        </w:rPr>
        <w:t xml:space="preserve">the existing </w:t>
      </w:r>
      <w:r>
        <w:rPr>
          <w:color w:val="000000"/>
        </w:rPr>
        <w:t>data</w:t>
      </w:r>
      <w:r w:rsidR="006C340D">
        <w:rPr>
          <w:color w:val="000000"/>
        </w:rPr>
        <w:t xml:space="preserve"> </w:t>
      </w:r>
      <w:r>
        <w:rPr>
          <w:color w:val="000000"/>
        </w:rPr>
        <w:t xml:space="preserve">has given </w:t>
      </w:r>
      <w:r w:rsidR="006C340D">
        <w:rPr>
          <w:color w:val="000000"/>
        </w:rPr>
        <w:t xml:space="preserve">us </w:t>
      </w:r>
      <w:r>
        <w:rPr>
          <w:color w:val="000000"/>
        </w:rPr>
        <w:t xml:space="preserve">reason enough to believe that </w:t>
      </w:r>
      <w:del w:id="437" w:author="Hannah Moyer" w:date="2023-04-04T10:48:00Z">
        <w:r w:rsidR="006C340D" w:rsidDel="003D5D7F">
          <w:rPr>
            <w:color w:val="000000"/>
          </w:rPr>
          <w:delText xml:space="preserve">it is possible that </w:delText>
        </w:r>
        <w:r w:rsidDel="003D5D7F">
          <w:rPr>
            <w:color w:val="000000"/>
          </w:rPr>
          <w:delText>the experimental arm will</w:delText>
        </w:r>
      </w:del>
      <w:ins w:id="438" w:author="Hannah Moyer" w:date="2023-04-04T10:48:00Z">
        <w:r w:rsidR="003D5D7F">
          <w:rPr>
            <w:color w:val="000000"/>
          </w:rPr>
          <w:t>the experimental arm may</w:t>
        </w:r>
      </w:ins>
      <w:r>
        <w:rPr>
          <w:color w:val="000000"/>
        </w:rPr>
        <w:t xml:space="preserve"> be better for patients than the standard of care</w:t>
      </w:r>
      <w:r w:rsidR="006C340D">
        <w:rPr>
          <w:color w:val="000000"/>
        </w:rPr>
        <w:t xml:space="preserve">. </w:t>
      </w:r>
      <w:r>
        <w:rPr>
          <w:color w:val="000000"/>
        </w:rPr>
        <w:t>A</w:t>
      </w:r>
      <w:r w:rsidRPr="009B24DD">
        <w:rPr>
          <w:color w:val="000000"/>
        </w:rPr>
        <w:t xml:space="preserve"> trial that does not have affirmative evidence available </w:t>
      </w:r>
      <w:r w:rsidR="006A2635">
        <w:rPr>
          <w:color w:val="000000"/>
        </w:rPr>
        <w:t>before</w:t>
      </w:r>
      <w:r w:rsidRPr="009B24DD">
        <w:rPr>
          <w:color w:val="000000"/>
        </w:rPr>
        <w:t xml:space="preserve"> its initiation may be associated with higher risk and diminished benefit</w:t>
      </w:r>
      <w:ins w:id="439" w:author="Hannah Moyer" w:date="2023-04-05T10:48:00Z">
        <w:r w:rsidR="004B226E">
          <w:rPr>
            <w:color w:val="000000"/>
          </w:rPr>
          <w:t>. A P3</w:t>
        </w:r>
      </w:ins>
      <w:ins w:id="440" w:author="Hannah Moyer" w:date="2023-04-05T10:49:00Z">
        <w:r w:rsidR="004B226E">
          <w:rPr>
            <w:color w:val="000000"/>
          </w:rPr>
          <w:t xml:space="preserve"> trial that bypassed P2 also may suffer</w:t>
        </w:r>
      </w:ins>
      <w:ins w:id="441" w:author="Hannah Moyer" w:date="2023-04-05T10:48:00Z">
        <w:r w:rsidR="004B226E">
          <w:rPr>
            <w:color w:val="000000"/>
          </w:rPr>
          <w:t xml:space="preserve"> </w:t>
        </w:r>
      </w:ins>
      <w:del w:id="442" w:author="Hannah Moyer" w:date="2023-04-05T10:48:00Z">
        <w:r w:rsidDel="004B226E">
          <w:rPr>
            <w:color w:val="000000"/>
          </w:rPr>
          <w:delText xml:space="preserve"> </w:delText>
        </w:r>
        <w:r w:rsidRPr="009B24DD" w:rsidDel="004B226E">
          <w:rPr>
            <w:color w:val="000000"/>
          </w:rPr>
          <w:delText>(</w:delText>
        </w:r>
      </w:del>
      <w:r w:rsidRPr="009B24DD">
        <w:rPr>
          <w:color w:val="000000"/>
        </w:rPr>
        <w:t xml:space="preserve">because </w:t>
      </w:r>
      <w:ins w:id="443" w:author="Hannah Moyer" w:date="2023-04-05T10:48:00Z">
        <w:r w:rsidR="004B226E">
          <w:rPr>
            <w:color w:val="000000"/>
          </w:rPr>
          <w:t xml:space="preserve">it is based off a </w:t>
        </w:r>
      </w:ins>
      <w:del w:id="444" w:author="Hannah Moyer" w:date="2023-04-05T10:48:00Z">
        <w:r w:rsidRPr="009B24DD" w:rsidDel="004B226E">
          <w:rPr>
            <w:color w:val="000000"/>
          </w:rPr>
          <w:delText xml:space="preserve">of this </w:delText>
        </w:r>
      </w:del>
      <w:r w:rsidRPr="009B24DD">
        <w:rPr>
          <w:color w:val="000000"/>
        </w:rPr>
        <w:t>lower level of evidence</w:t>
      </w:r>
      <w:ins w:id="445" w:author="Hannah Moyer" w:date="2023-04-05T10:48:00Z">
        <w:r w:rsidR="004B226E">
          <w:rPr>
            <w:color w:val="000000"/>
          </w:rPr>
          <w:t xml:space="preserve"> on the intervention ensemble</w:t>
        </w:r>
      </w:ins>
      <w:del w:id="446" w:author="Hannah Moyer" w:date="2023-04-05T10:49:00Z">
        <w:r w:rsidRPr="009B24DD" w:rsidDel="004B226E">
          <w:rPr>
            <w:color w:val="000000"/>
          </w:rPr>
          <w:delText>)</w:delText>
        </w:r>
      </w:del>
      <w:r w:rsidRPr="009B24DD">
        <w:rPr>
          <w:color w:val="000000"/>
        </w:rPr>
        <w:t>.</w:t>
      </w:r>
      <w:r>
        <w:rPr>
          <w:color w:val="000000"/>
        </w:rPr>
        <w:t xml:space="preserve"> In this case, the expert community, with access to data (or lack thereof), would likely have little reason to believe that the experimental treatment </w:t>
      </w:r>
      <w:r w:rsidR="006C340D">
        <w:rPr>
          <w:color w:val="000000"/>
        </w:rPr>
        <w:t>could</w:t>
      </w:r>
      <w:r>
        <w:rPr>
          <w:color w:val="000000"/>
        </w:rPr>
        <w:t xml:space="preserve"> be better for patients than the SOC</w:t>
      </w:r>
      <w:r w:rsidR="00EE6D3D">
        <w:rPr>
          <w:color w:val="000000"/>
        </w:rPr>
        <w:t xml:space="preserve">. </w:t>
      </w:r>
      <w:r w:rsidR="006A2635">
        <w:rPr>
          <w:color w:val="000000"/>
        </w:rPr>
        <w:t>Thus</w:t>
      </w:r>
      <w:r w:rsidR="006C340D">
        <w:rPr>
          <w:color w:val="000000"/>
        </w:rPr>
        <w:t>,</w:t>
      </w:r>
      <w:r>
        <w:rPr>
          <w:color w:val="000000"/>
        </w:rPr>
        <w:t xml:space="preserve"> </w:t>
      </w:r>
      <w:r w:rsidRPr="009B24DD">
        <w:rPr>
          <w:color w:val="000000"/>
        </w:rPr>
        <w:t>equipoise may be threatened</w:t>
      </w:r>
      <w:r>
        <w:rPr>
          <w:color w:val="000000"/>
        </w:rPr>
        <w:t xml:space="preserve"> </w:t>
      </w:r>
      <w:r w:rsidR="00EE6D3D">
        <w:rPr>
          <w:color w:val="000000"/>
        </w:rPr>
        <w:t>for a</w:t>
      </w:r>
      <w:r>
        <w:rPr>
          <w:color w:val="000000"/>
        </w:rPr>
        <w:t xml:space="preserve"> P3 trial</w:t>
      </w:r>
      <w:r w:rsidR="00EE6D3D">
        <w:rPr>
          <w:color w:val="000000"/>
        </w:rPr>
        <w:t xml:space="preserve"> designed to enroll </w:t>
      </w:r>
      <w:proofErr w:type="gramStart"/>
      <w:r w:rsidR="00EE6D3D">
        <w:rPr>
          <w:color w:val="000000"/>
        </w:rPr>
        <w:t>a large number of</w:t>
      </w:r>
      <w:proofErr w:type="gramEnd"/>
      <w:r w:rsidR="00EE6D3D">
        <w:rPr>
          <w:color w:val="000000"/>
        </w:rPr>
        <w:t xml:space="preserve"> </w:t>
      </w:r>
      <w:r w:rsidR="00EE6D3D">
        <w:rPr>
          <w:color w:val="000000"/>
        </w:rPr>
        <w:lastRenderedPageBreak/>
        <w:t>patients with little prior evidence</w:t>
      </w:r>
      <w:r w:rsidRPr="009B24DD">
        <w:rPr>
          <w:color w:val="000000"/>
        </w:rPr>
        <w:t>.</w:t>
      </w:r>
      <w:r w:rsidRPr="00A63B60">
        <w:rPr>
          <w:color w:val="000000"/>
        </w:rPr>
        <w:t xml:space="preserve"> </w:t>
      </w:r>
      <w:ins w:id="447" w:author="Hannah Moyer" w:date="2023-04-03T09:26:00Z">
        <w:r w:rsidR="00F743AE">
          <w:rPr>
            <w:color w:val="000000"/>
          </w:rPr>
          <w:t xml:space="preserve">For example, </w:t>
        </w:r>
        <w:r w:rsidR="00F743AE">
          <w:t>o</w:t>
        </w:r>
      </w:ins>
      <w:del w:id="448" w:author="Hannah Moyer" w:date="2023-04-03T09:26:00Z">
        <w:r w:rsidR="00206433" w:rsidDel="00F743AE">
          <w:delText>O</w:delText>
        </w:r>
      </w:del>
      <w:r w:rsidR="002579E1" w:rsidRPr="002E789B">
        <w:t xml:space="preserve">ur paper </w:t>
      </w:r>
      <w:del w:id="449" w:author="Hannah Moyer" w:date="2023-04-04T10:47:00Z">
        <w:r w:rsidR="002579E1" w:rsidRPr="002E789B" w:rsidDel="003D5D7F">
          <w:delText>in</w:delText>
        </w:r>
      </w:del>
      <w:ins w:id="450" w:author="Hannah Moyer" w:date="2023-04-04T10:47:00Z">
        <w:r w:rsidR="003D5D7F">
          <w:t>on</w:t>
        </w:r>
      </w:ins>
      <w:r w:rsidR="002579E1" w:rsidRPr="002E789B">
        <w:t xml:space="preserve"> oncologic drug development found that those trials </w:t>
      </w:r>
      <w:del w:id="451" w:author="Hannah Moyer" w:date="2023-04-04T10:48:00Z">
        <w:r w:rsidR="002579E1" w:rsidRPr="002E789B" w:rsidDel="003D5D7F">
          <w:delText xml:space="preserve">that </w:delText>
        </w:r>
        <w:r w:rsidR="00EE6D3D" w:rsidDel="003D5D7F">
          <w:delText>were</w:delText>
        </w:r>
        <w:r w:rsidR="002579E1" w:rsidRPr="002E789B" w:rsidDel="003D5D7F">
          <w:delText xml:space="preserve"> </w:delText>
        </w:r>
      </w:del>
      <w:r w:rsidR="002579E1" w:rsidRPr="002E789B">
        <w:t xml:space="preserve">not supported by P2 trials </w:t>
      </w:r>
      <w:r w:rsidR="00EE6D3D">
        <w:t>had</w:t>
      </w:r>
      <w:r w:rsidR="002579E1" w:rsidRPr="002E789B">
        <w:t xml:space="preserve"> significantly worse survival outcomes</w:t>
      </w:r>
      <w:r w:rsidR="006C340D">
        <w:t>.</w:t>
      </w:r>
    </w:p>
    <w:p w14:paraId="5BFCE8F3" w14:textId="5455A40A" w:rsidR="00A36923" w:rsidDel="00245CE7" w:rsidRDefault="00A63B60" w:rsidP="00245CE7">
      <w:pPr>
        <w:spacing w:after="30"/>
        <w:ind w:firstLine="720"/>
        <w:rPr>
          <w:del w:id="452" w:author="Hannah Moyer" w:date="2023-04-03T09:27:00Z"/>
          <w:color w:val="000000"/>
        </w:rPr>
      </w:pPr>
      <w:r w:rsidRPr="00A63B60">
        <w:rPr>
          <w:color w:val="000000"/>
        </w:rPr>
        <w:t>To the second point,</w:t>
      </w:r>
      <w:r>
        <w:rPr>
          <w:color w:val="000000"/>
        </w:rPr>
        <w:t xml:space="preserve"> a </w:t>
      </w:r>
      <w:r w:rsidR="00206433">
        <w:rPr>
          <w:color w:val="000000"/>
        </w:rPr>
        <w:t xml:space="preserve">non-positive </w:t>
      </w:r>
      <w:r w:rsidRPr="00A63B60">
        <w:rPr>
          <w:color w:val="000000"/>
        </w:rPr>
        <w:t xml:space="preserve">P3 trial that bypassed </w:t>
      </w:r>
      <w:ins w:id="453" w:author="Hannah Moyer" w:date="2023-04-05T10:49:00Z">
        <w:r w:rsidR="004B226E">
          <w:rPr>
            <w:color w:val="000000"/>
          </w:rPr>
          <w:t xml:space="preserve">P2 </w:t>
        </w:r>
      </w:ins>
      <w:r w:rsidRPr="00A63B60">
        <w:rPr>
          <w:color w:val="000000"/>
        </w:rPr>
        <w:t xml:space="preserve">may </w:t>
      </w:r>
      <w:del w:id="454" w:author="Hannah Moyer" w:date="2023-04-05T10:49:00Z">
        <w:r w:rsidRPr="00A63B60" w:rsidDel="004B226E">
          <w:rPr>
            <w:color w:val="000000"/>
          </w:rPr>
          <w:delText xml:space="preserve">have </w:delText>
        </w:r>
        <w:r w:rsidR="00206433" w:rsidDel="004B226E">
          <w:rPr>
            <w:color w:val="000000"/>
          </w:rPr>
          <w:delText>a lower capability</w:delText>
        </w:r>
      </w:del>
      <w:ins w:id="455" w:author="Hannah Moyer" w:date="2023-04-05T10:49:00Z">
        <w:r w:rsidR="004B226E">
          <w:rPr>
            <w:color w:val="000000"/>
          </w:rPr>
          <w:t>be less capable of</w:t>
        </w:r>
      </w:ins>
      <w:r w:rsidRPr="00A63B60">
        <w:rPr>
          <w:color w:val="000000"/>
        </w:rPr>
        <w:t xml:space="preserve"> </w:t>
      </w:r>
      <w:del w:id="456" w:author="Hannah Moyer" w:date="2023-04-05T10:49:00Z">
        <w:r w:rsidRPr="00A63B60" w:rsidDel="004B226E">
          <w:rPr>
            <w:color w:val="000000"/>
          </w:rPr>
          <w:delText xml:space="preserve">to </w:delText>
        </w:r>
      </w:del>
      <w:r w:rsidRPr="00A63B60">
        <w:rPr>
          <w:color w:val="000000"/>
        </w:rPr>
        <w:t>chang</w:t>
      </w:r>
      <w:ins w:id="457" w:author="Hannah Moyer" w:date="2023-04-05T10:50:00Z">
        <w:r w:rsidR="004B226E">
          <w:rPr>
            <w:color w:val="000000"/>
          </w:rPr>
          <w:t>ing</w:t>
        </w:r>
      </w:ins>
      <w:del w:id="458" w:author="Hannah Moyer" w:date="2023-04-05T10:50:00Z">
        <w:r w:rsidRPr="00A63B60" w:rsidDel="004B226E">
          <w:rPr>
            <w:color w:val="000000"/>
          </w:rPr>
          <w:delText>e</w:delText>
        </w:r>
      </w:del>
      <w:r w:rsidRPr="00A63B60">
        <w:rPr>
          <w:color w:val="000000"/>
        </w:rPr>
        <w:t xml:space="preserve"> expert opinion</w:t>
      </w:r>
      <w:r w:rsidR="00206433">
        <w:rPr>
          <w:color w:val="000000"/>
        </w:rPr>
        <w:t>. This</w:t>
      </w:r>
      <w:r w:rsidRPr="00A63B60">
        <w:rPr>
          <w:color w:val="000000"/>
        </w:rPr>
        <w:t xml:space="preserve"> </w:t>
      </w:r>
      <w:ins w:id="459" w:author="Hannah Moyer" w:date="2023-04-03T09:26:00Z">
        <w:r w:rsidR="00F743AE">
          <w:rPr>
            <w:color w:val="000000"/>
          </w:rPr>
          <w:t xml:space="preserve">is </w:t>
        </w:r>
      </w:ins>
      <w:r w:rsidRPr="00A63B60">
        <w:rPr>
          <w:color w:val="000000"/>
        </w:rPr>
        <w:t xml:space="preserve">because </w:t>
      </w:r>
      <w:r w:rsidR="00206433">
        <w:rPr>
          <w:color w:val="000000"/>
        </w:rPr>
        <w:t>the non-positive result</w:t>
      </w:r>
      <w:r w:rsidRPr="00A63B60">
        <w:rPr>
          <w:color w:val="000000"/>
        </w:rPr>
        <w:t xml:space="preserve"> could </w:t>
      </w:r>
      <w:del w:id="460" w:author="Hannah Moyer" w:date="2023-04-05T10:51:00Z">
        <w:r w:rsidRPr="00A63B60" w:rsidDel="004B226E">
          <w:rPr>
            <w:color w:val="000000"/>
          </w:rPr>
          <w:delText>have been</w:delText>
        </w:r>
      </w:del>
      <w:ins w:id="461" w:author="Hannah Moyer" w:date="2023-04-05T10:51:00Z">
        <w:r w:rsidR="004B226E">
          <w:rPr>
            <w:color w:val="000000"/>
          </w:rPr>
          <w:t>be</w:t>
        </w:r>
      </w:ins>
      <w:r w:rsidRPr="00A63B60">
        <w:rPr>
          <w:color w:val="000000"/>
        </w:rPr>
        <w:t xml:space="preserve"> </w:t>
      </w:r>
      <w:r w:rsidR="00206433">
        <w:rPr>
          <w:color w:val="000000"/>
        </w:rPr>
        <w:t xml:space="preserve">due </w:t>
      </w:r>
      <w:ins w:id="462" w:author="Hannah Moyer" w:date="2023-04-05T10:50:00Z">
        <w:r w:rsidR="004B226E">
          <w:rPr>
            <w:color w:val="000000"/>
          </w:rPr>
          <w:t>to</w:t>
        </w:r>
      </w:ins>
      <w:ins w:id="463" w:author="Hannah Moyer" w:date="2023-04-05T10:51:00Z">
        <w:r w:rsidR="004B226E">
          <w:rPr>
            <w:color w:val="000000"/>
          </w:rPr>
          <w:t xml:space="preserve"> an ineffective treatment or </w:t>
        </w:r>
      </w:ins>
      <w:ins w:id="464" w:author="Hannah Moyer" w:date="2023-04-05T10:50:00Z">
        <w:r w:rsidR="004B226E">
          <w:rPr>
            <w:color w:val="000000"/>
          </w:rPr>
          <w:t xml:space="preserve">the lack of intervention ensemble optimization </w:t>
        </w:r>
      </w:ins>
      <w:del w:id="465" w:author="Hannah Moyer" w:date="2023-04-05T10:50:00Z">
        <w:r w:rsidR="00206433" w:rsidDel="004B226E">
          <w:rPr>
            <w:color w:val="000000"/>
          </w:rPr>
          <w:delText xml:space="preserve">to </w:delText>
        </w:r>
        <w:r w:rsidRPr="00A63B60" w:rsidDel="004B226E">
          <w:rPr>
            <w:color w:val="000000"/>
          </w:rPr>
          <w:delText xml:space="preserve">a dose </w:delText>
        </w:r>
        <w:r w:rsidR="00413778" w:rsidDel="004B226E">
          <w:rPr>
            <w:color w:val="000000"/>
          </w:rPr>
          <w:delText xml:space="preserve">or population </w:delText>
        </w:r>
        <w:r w:rsidRPr="00A63B60" w:rsidDel="004B226E">
          <w:rPr>
            <w:color w:val="000000"/>
          </w:rPr>
          <w:delText xml:space="preserve">issue that </w:delText>
        </w:r>
      </w:del>
      <w:del w:id="466" w:author="Hannah Moyer" w:date="2023-04-03T09:26:00Z">
        <w:r w:rsidRPr="00A63B60" w:rsidDel="00F743AE">
          <w:rPr>
            <w:color w:val="000000"/>
          </w:rPr>
          <w:delText xml:space="preserve">could </w:delText>
        </w:r>
      </w:del>
      <w:del w:id="467" w:author="Hannah Moyer" w:date="2023-04-05T10:50:00Z">
        <w:r w:rsidRPr="00A63B60" w:rsidDel="004B226E">
          <w:rPr>
            <w:color w:val="000000"/>
          </w:rPr>
          <w:delText xml:space="preserve">have </w:delText>
        </w:r>
        <w:r w:rsidR="006A2635" w:rsidDel="004B226E">
          <w:rPr>
            <w:color w:val="000000"/>
          </w:rPr>
          <w:delText xml:space="preserve">been </w:delText>
        </w:r>
        <w:r w:rsidRPr="00A63B60" w:rsidDel="004B226E">
          <w:rPr>
            <w:color w:val="000000"/>
          </w:rPr>
          <w:delText>found in a P2</w:delText>
        </w:r>
      </w:del>
      <w:r w:rsidRPr="00A63B60">
        <w:rPr>
          <w:color w:val="000000"/>
        </w:rPr>
        <w:t>.</w:t>
      </w:r>
      <w:r>
        <w:rPr>
          <w:color w:val="000000"/>
        </w:rPr>
        <w:t xml:space="preserve"> One review of go/no go decisions in CNS development said it well</w:t>
      </w:r>
      <w:r w:rsidR="00CF52D4">
        <w:rPr>
          <w:color w:val="000000"/>
        </w:rPr>
        <w:t xml:space="preserve">: </w:t>
      </w:r>
      <w:r>
        <w:rPr>
          <w:color w:val="000000"/>
        </w:rPr>
        <w:t>“from a scientific perspective, it</w:t>
      </w:r>
      <w:ins w:id="468" w:author="Hannah Moyer" w:date="2023-04-03T09:26:00Z">
        <w:r w:rsidR="00F743AE">
          <w:rPr>
            <w:color w:val="000000"/>
          </w:rPr>
          <w:t>s</w:t>
        </w:r>
      </w:ins>
      <w:r>
        <w:rPr>
          <w:color w:val="000000"/>
        </w:rPr>
        <w:t xml:space="preserve"> optimal </w:t>
      </w:r>
      <w:r w:rsidR="006A2635">
        <w:rPr>
          <w:color w:val="000000"/>
        </w:rPr>
        <w:t>only to make</w:t>
      </w:r>
      <w:r>
        <w:rPr>
          <w:color w:val="000000"/>
        </w:rPr>
        <w:t xml:space="preserve"> “Go” decisions when one is clear that results of a study will prove interpretable about the potential of an intervention in the absence of a positive finding</w:t>
      </w:r>
      <w:r w:rsidR="00CF52D4">
        <w:rPr>
          <w:color w:val="000000"/>
        </w:rPr>
        <w:t>.</w:t>
      </w:r>
      <w:r>
        <w:rPr>
          <w:color w:val="000000"/>
        </w:rPr>
        <w:t>”</w:t>
      </w:r>
      <w:r>
        <w:rPr>
          <w:color w:val="000000"/>
        </w:rPr>
        <w:fldChar w:fldCharType="begin"/>
      </w:r>
      <w:r w:rsidR="00FE308F">
        <w:rPr>
          <w:color w:val="000000"/>
        </w:rPr>
        <w:instrText xml:space="preserve"> ADDIN ZOTERO_ITEM CSL_CITATION {"citationID":"a2ehdf7akk0","properties":{"formattedCitation":"\\super 44\\nosupersub{}","plainCitation":"44","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Pr>
          <w:color w:val="000000"/>
        </w:rPr>
        <w:fldChar w:fldCharType="separate"/>
      </w:r>
      <w:r w:rsidR="00FE308F" w:rsidRPr="00FE308F">
        <w:rPr>
          <w:color w:val="000000"/>
          <w:vertAlign w:val="superscript"/>
        </w:rPr>
        <w:t>44</w:t>
      </w:r>
      <w:r>
        <w:rPr>
          <w:color w:val="000000"/>
        </w:rPr>
        <w:fldChar w:fldCharType="end"/>
      </w:r>
      <w:r w:rsidR="00CF52D4">
        <w:rPr>
          <w:color w:val="000000"/>
        </w:rPr>
        <w:t xml:space="preserve"> </w:t>
      </w:r>
    </w:p>
    <w:p w14:paraId="6BC2347C" w14:textId="77777777" w:rsidR="00245CE7" w:rsidRDefault="00245CE7" w:rsidP="00245CE7">
      <w:pPr>
        <w:spacing w:after="30"/>
        <w:ind w:firstLine="720"/>
        <w:rPr>
          <w:ins w:id="469" w:author="Hannah Moyer" w:date="2023-04-05T10:56:00Z"/>
          <w:color w:val="000000"/>
        </w:rPr>
      </w:pPr>
    </w:p>
    <w:p w14:paraId="531FC14C" w14:textId="780DB8D0" w:rsidR="008B5D00" w:rsidRDefault="00245CE7" w:rsidP="00245CE7">
      <w:pPr>
        <w:spacing w:after="30"/>
        <w:ind w:firstLine="720"/>
        <w:rPr>
          <w:ins w:id="470" w:author="Hannah Moyer" w:date="2023-04-05T10:55:00Z"/>
          <w:color w:val="000000"/>
        </w:rPr>
      </w:pPr>
      <w:ins w:id="471" w:author="Hannah Moyer" w:date="2023-04-05T10:56:00Z">
        <w:r>
          <w:rPr>
            <w:color w:val="000000"/>
          </w:rPr>
          <w:t>Write a concluding sentence here</w:t>
        </w:r>
        <w:r w:rsidR="009F5B51">
          <w:rPr>
            <w:color w:val="000000"/>
          </w:rPr>
          <w:t>.</w:t>
        </w:r>
      </w:ins>
    </w:p>
    <w:p w14:paraId="5878B947" w14:textId="3413B928" w:rsidR="00245CE7" w:rsidDel="00245CE7" w:rsidRDefault="00245CE7" w:rsidP="00245CE7">
      <w:pPr>
        <w:spacing w:after="30"/>
        <w:ind w:firstLine="720"/>
        <w:rPr>
          <w:del w:id="472" w:author="Hannah Moyer" w:date="2023-04-05T10:56:00Z"/>
          <w:color w:val="000000"/>
        </w:rPr>
      </w:pPr>
    </w:p>
    <w:p w14:paraId="7AE9F3BB" w14:textId="636DCE85" w:rsidR="00265EAC" w:rsidRDefault="0089503B" w:rsidP="0089503B">
      <w:pPr>
        <w:spacing w:after="30"/>
        <w:rPr>
          <w:b/>
          <w:bCs/>
          <w:color w:val="000000" w:themeColor="text1"/>
        </w:rPr>
      </w:pPr>
      <w:r w:rsidRPr="00950145">
        <w:rPr>
          <w:b/>
          <w:bCs/>
          <w:color w:val="000000" w:themeColor="text1"/>
        </w:rPr>
        <w:t>Conclusion</w:t>
      </w:r>
    </w:p>
    <w:p w14:paraId="0698B29D" w14:textId="7E14DA51" w:rsidR="00265EAC" w:rsidRPr="00265EAC" w:rsidDel="00B969B5" w:rsidRDefault="00265EAC" w:rsidP="0089503B">
      <w:pPr>
        <w:spacing w:after="30"/>
        <w:rPr>
          <w:del w:id="473" w:author="Hannah Moyer" w:date="2023-04-05T10:40:00Z"/>
          <w:color w:val="000000" w:themeColor="text1"/>
        </w:rPr>
      </w:pPr>
      <w:r>
        <w:rPr>
          <w:b/>
          <w:bCs/>
          <w:color w:val="000000" w:themeColor="text1"/>
        </w:rPr>
        <w:tab/>
      </w:r>
      <w:r w:rsidR="00A84EA4">
        <w:rPr>
          <w:color w:val="000000" w:themeColor="text1"/>
        </w:rPr>
        <w:t>Write more after confirm structure</w:t>
      </w:r>
      <w:r w:rsidR="009D5A37">
        <w:rPr>
          <w:color w:val="000000" w:themeColor="text1"/>
        </w:rPr>
        <w:t xml:space="preserve"> with JK</w:t>
      </w:r>
      <w:r w:rsidR="00FE308F">
        <w:rPr>
          <w:color w:val="000000" w:themeColor="text1"/>
        </w:rPr>
        <w:t>…</w:t>
      </w:r>
    </w:p>
    <w:p w14:paraId="7617D1FC" w14:textId="7E1A55A4" w:rsidR="004F7A61" w:rsidDel="00814F24" w:rsidRDefault="004F7A61" w:rsidP="004F7A61">
      <w:pPr>
        <w:rPr>
          <w:del w:id="474" w:author="Hannah Moyer" w:date="2023-04-03T16:14:00Z"/>
        </w:rPr>
      </w:pPr>
      <w:del w:id="475" w:author="Hannah Moyer" w:date="2023-04-03T16:14:00Z">
        <w:r w:rsidDel="00814F24">
          <w:tab/>
          <w:delText>It should be noted that neurological disorders are not a monolith.</w:delText>
        </w:r>
        <w:r w:rsidRPr="00AC0276" w:rsidDel="00814F24">
          <w:delText xml:space="preserve"> </w:delText>
        </w:r>
        <w:r w:rsidDel="00814F24">
          <w:delText>While nearly all AD drugs have failed</w:delText>
        </w:r>
        <w:r w:rsidR="006A2635" w:rsidDel="00814F24">
          <w:delText>,</w:delText>
        </w:r>
        <w:r w:rsidDel="00814F24">
          <w:fldChar w:fldCharType="begin"/>
        </w:r>
        <w:r w:rsidR="00992C02" w:rsidDel="00814F24">
          <w:delInstrText xml:space="preserve"> ADDIN ZOTERO_ITEM CSL_CITATION {"citationID":"af6kb3bj6k","properties":{"formattedCitation":"\\super 55\\nosupersub{}","plainCitation":"55","noteIndex":0},"citationItems":[{"id":3334,"uris":["http://zotero.org/users/5374610/items/IX4N6RWU"],"itemData":{"id":3334,"type":"article-journal","abstract":"Amyloid-β (Aβ) senile plaques and neurofibrillary tangles of tau are generally recognized as the culprits of Alzheimer's disease (AD) and related dementia. About 25 years ago, the amyloid cascade hypotheses postulated a direct correlation of plaques with the development of AD, and it has been the dominant theory since then. In this period, more than 200 clinical trials focused mainly on targeting components of the Aβ cascade have dramatically failed, some of them in Phase III. With a greater than 99.6% failure rate at a cost of several billion from governments, industry, and private funders, therapeutic strategies targeting amyloid and tau are now under scrutiny. Therefore, it is time to reevaluate alternatives to targeting Aβ and tau as effective therapeutic strategies for AD. The diagnosis of AD is currently based on medical examination of symptoms including tests to assess memory impairment, attention, language, and other thinking skills. This is complemented with brain scans, such as computed tomography, magnetic resonance imaging, or positron emission tomography with the help of imaging probes targeting Aβ or tau deposits. This approach has contributed to the tunnel vision focus on Aβ and tau as the main culprits of AD. However, events upstream of these proteopathies (age-related impaired neuronal bioenergetics, lysosome function, neurotrophic signaling, and neuroinflammation, among others) are almost surely where the development of alternative therapeutic interventions should be targeted. Here, we present the current status of therapeutic candidates targeting diverse mechanisms and strategies including Aβ and tau, proteins involved in Aβ production and trafficking (ApoE, α/β/γ-secretases), neuroinflammation, neurotransmitters, neuroprotective agents antimicrobials, and gene and stem cell therapy. There are currently around 33 compounds in Phase III, 78 in Phase II, and 32 more in Phase I trials. With the current world health crisis of increased dementia in a rapidly aging population, effective AD therapies are desperately needed.","container-title":"International Review of Neurobiology","DOI":"10.1016/bs.irn.2020.03.022","ISSN":"2162-5514","journalAbbreviation":"Int Rev Neurobiol","language":"eng","note":"PMID: 32739008","page":"3-50","source":"PubMed","title":"Status and future directions of clinical trials in Alzheimer's disease","volume":"154","author":[{"family":"Plascencia-Villa","given":"Germán"},{"family":"Perry","given":"George"}],"issued":{"date-parts":[["2020"]]}}}],"schema":"https://github.com/citation-style-language/schema/raw/master/csl-citation.json"} </w:delInstrText>
        </w:r>
        <w:r w:rsidDel="00814F24">
          <w:fldChar w:fldCharType="separate"/>
        </w:r>
        <w:r w:rsidR="00992C02" w:rsidRPr="00992C02" w:rsidDel="00814F24">
          <w:rPr>
            <w:vertAlign w:val="superscript"/>
          </w:rPr>
          <w:delText>55</w:delText>
        </w:r>
        <w:r w:rsidDel="00814F24">
          <w:fldChar w:fldCharType="end"/>
        </w:r>
        <w:r w:rsidDel="00814F24">
          <w:delText xml:space="preserve"> other neurological </w:delText>
        </w:r>
        <w:r w:rsidR="006A2635" w:rsidDel="00814F24">
          <w:delText>diseases</w:delText>
        </w:r>
        <w:r w:rsidDel="00814F24">
          <w:delText xml:space="preserve"> such as MS and migraine have several classes of </w:delText>
        </w:r>
        <w:r w:rsidR="006A2635" w:rsidDel="00814F24">
          <w:delText>medications</w:delText>
        </w:r>
        <w:r w:rsidDel="00814F24">
          <w:delText xml:space="preserve"> that make clinical differences. Stroke and TBI </w:delText>
        </w:r>
        <w:r w:rsidR="009D5A37" w:rsidDel="00814F24">
          <w:delText xml:space="preserve">for example </w:delText>
        </w:r>
        <w:r w:rsidDel="00814F24">
          <w:delText xml:space="preserve">have one successful </w:delText>
        </w:r>
        <w:r w:rsidR="009D5A37" w:rsidDel="00814F24">
          <w:delText>treatment</w:delText>
        </w:r>
        <w:r w:rsidR="006A2635" w:rsidDel="00814F24">
          <w:delText>.</w:delText>
        </w:r>
        <w:r w:rsidDel="00814F24">
          <w:fldChar w:fldCharType="begin"/>
        </w:r>
        <w:r w:rsidR="00992C02" w:rsidDel="00814F24">
          <w:delInstrText xml:space="preserve"> ADDIN ZOTERO_ITEM CSL_CITATION {"citationID":"a112l6ma5n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delInstrText>
        </w:r>
        <w:r w:rsidDel="00814F24">
          <w:fldChar w:fldCharType="separate"/>
        </w:r>
        <w:r w:rsidR="00992C02" w:rsidRPr="00992C02" w:rsidDel="00814F24">
          <w:rPr>
            <w:vertAlign w:val="superscript"/>
          </w:rPr>
          <w:delText>3</w:delText>
        </w:r>
        <w:r w:rsidDel="00814F24">
          <w:fldChar w:fldCharType="end"/>
        </w:r>
        <w:r w:rsidDel="00814F24">
          <w:delText xml:space="preserve"> There may be </w:delText>
        </w:r>
        <w:r w:rsidR="006A2635" w:rsidDel="00814F24">
          <w:delText xml:space="preserve">a </w:delText>
        </w:r>
        <w:r w:rsidDel="00814F24">
          <w:delText>difference in the rate of bypass in these areas because speed may have a different amount of influence on drug development in areas with established standards of care.</w:delText>
        </w:r>
      </w:del>
    </w:p>
    <w:p w14:paraId="093E58EC" w14:textId="774FD210" w:rsidR="00ED4AE0" w:rsidRDefault="00265EAC" w:rsidP="00A841BF">
      <w:pPr>
        <w:spacing w:after="30"/>
        <w:rPr>
          <w:color w:val="000000" w:themeColor="text1"/>
        </w:rPr>
      </w:pPr>
      <w:del w:id="476" w:author="Hannah Moyer" w:date="2023-04-05T10:40:00Z">
        <w:r w:rsidDel="00B969B5">
          <w:tab/>
        </w:r>
        <w:r w:rsidDel="00B969B5">
          <w:rPr>
            <w:color w:val="000000" w:themeColor="text1"/>
          </w:rPr>
          <w:delText>There are a few methods for adapting the drug development trajectory</w:delText>
        </w:r>
        <w:r w:rsidR="009D5A37" w:rsidDel="00B969B5">
          <w:rPr>
            <w:color w:val="000000" w:themeColor="text1"/>
          </w:rPr>
          <w:delText xml:space="preserve"> after</w:delText>
        </w:r>
        <w:r w:rsidDel="00B969B5">
          <w:rPr>
            <w:color w:val="000000" w:themeColor="text1"/>
          </w:rPr>
          <w:delText xml:space="preserve"> bypass</w:delText>
        </w:r>
        <w:r w:rsidR="009D5A37" w:rsidDel="00B969B5">
          <w:rPr>
            <w:color w:val="000000" w:themeColor="text1"/>
          </w:rPr>
          <w:delText>ing P2</w:delText>
        </w:r>
        <w:r w:rsidDel="00B969B5">
          <w:rPr>
            <w:color w:val="000000" w:themeColor="text1"/>
          </w:rPr>
          <w:delText xml:space="preserve"> that may decrease the risk to the trajectory and patients. There could be rules that P2 trials could only be bypassed after </w:delText>
        </w:r>
        <w:r w:rsidR="006A2635" w:rsidDel="00B969B5">
          <w:rPr>
            <w:color w:val="000000" w:themeColor="text1"/>
          </w:rPr>
          <w:delText>many</w:delText>
        </w:r>
        <w:r w:rsidDel="00B969B5">
          <w:rPr>
            <w:color w:val="000000" w:themeColor="text1"/>
          </w:rPr>
          <w:delText xml:space="preserve"> mechanistic or safety signals. Alternatively, P3 trials initiated after bypassing could have low futility bars to limit the number of patients exposed in the P3 trial, imitating a P2 </w:delText>
        </w:r>
        <w:commentRangeStart w:id="477"/>
        <w:r w:rsidDel="00B969B5">
          <w:rPr>
            <w:color w:val="000000" w:themeColor="text1"/>
          </w:rPr>
          <w:delText>trial</w:delText>
        </w:r>
        <w:commentRangeEnd w:id="477"/>
        <w:r w:rsidDel="00B969B5">
          <w:rPr>
            <w:rStyle w:val="CommentReference"/>
          </w:rPr>
          <w:commentReference w:id="477"/>
        </w:r>
        <w:r w:rsidDel="00B969B5">
          <w:rPr>
            <w:color w:val="000000" w:themeColor="text1"/>
          </w:rPr>
          <w:delText>.</w:delText>
        </w:r>
        <w:r w:rsidDel="00B969B5">
          <w:rPr>
            <w:color w:val="000000" w:themeColor="text1"/>
          </w:rPr>
          <w:fldChar w:fldCharType="begin"/>
        </w:r>
        <w:r w:rsidR="00A32292" w:rsidDel="00B969B5">
          <w:rPr>
            <w:color w:val="000000" w:themeColor="text1"/>
          </w:rPr>
          <w:delInstrText xml:space="preserve"> ADDIN ZOTERO_ITEM CSL_CITATION {"citationID":"a1d87rfhco2","properties":{"formattedCitation":"\\super 15\\nosupersub{}","plainCitation":"15","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delInstrText>
        </w:r>
        <w:r w:rsidDel="00B969B5">
          <w:rPr>
            <w:color w:val="000000" w:themeColor="text1"/>
          </w:rPr>
          <w:fldChar w:fldCharType="separate"/>
        </w:r>
        <w:r w:rsidR="00A32292" w:rsidRPr="00A32292" w:rsidDel="00B969B5">
          <w:rPr>
            <w:color w:val="000000"/>
            <w:vertAlign w:val="superscript"/>
          </w:rPr>
          <w:delText>15</w:delText>
        </w:r>
        <w:r w:rsidDel="00B969B5">
          <w:rPr>
            <w:color w:val="000000" w:themeColor="text1"/>
          </w:rPr>
          <w:fldChar w:fldCharType="end"/>
        </w:r>
      </w:del>
    </w:p>
    <w:p w14:paraId="1A9BF106" w14:textId="633245C6" w:rsidR="00DC11A0" w:rsidRDefault="00DC11A0" w:rsidP="00DC11A0">
      <w:pPr>
        <w:spacing w:after="30"/>
        <w:ind w:firstLine="720"/>
        <w:rPr>
          <w:ins w:id="478" w:author="Hannah Moyer" w:date="2023-04-05T10:32:00Z"/>
        </w:rPr>
      </w:pPr>
      <w:ins w:id="479" w:author="Hannah Moyer" w:date="2023-04-05T10:32:00Z">
        <w:r>
          <w:t>The dismal neurologic drug development landscape</w:t>
        </w:r>
        <w:r w:rsidRPr="002E789B">
          <w:t xml:space="preserve"> calls </w:t>
        </w:r>
        <w:r>
          <w:t xml:space="preserve">for </w:t>
        </w:r>
        <w:r w:rsidRPr="002E789B">
          <w:t xml:space="preserve">empirical analyses of different development trajectories to find the </w:t>
        </w:r>
        <w:r>
          <w:t>optimal</w:t>
        </w:r>
        <w:r w:rsidRPr="002E789B">
          <w:t xml:space="preserve"> way to develop novel neurological drugs within the constraints of limited resources, such as mone</w:t>
        </w:r>
        <w:r>
          <w:t>y</w:t>
        </w:r>
        <w:r w:rsidRPr="002E789B">
          <w:t xml:space="preserve"> or patients</w:t>
        </w:r>
        <w:r>
          <w:t xml:space="preserve">. </w:t>
        </w:r>
      </w:ins>
      <w:ins w:id="480" w:author="Hannah Moyer" w:date="2023-04-05T10:37:00Z">
        <w:r w:rsidR="00B969B5">
          <w:t xml:space="preserve">One such trajectory, bypassing P2 trials, is a possible method for speeding up development to get drugs to patients faster. In </w:t>
        </w:r>
      </w:ins>
      <w:ins w:id="481" w:author="Hannah Moyer" w:date="2023-04-05T10:41:00Z">
        <w:r w:rsidR="00B969B5">
          <w:t>the following chapter</w:t>
        </w:r>
      </w:ins>
      <w:ins w:id="482" w:author="Hannah Moyer" w:date="2023-04-05T10:37:00Z">
        <w:r w:rsidR="00B969B5">
          <w:t>, we will first</w:t>
        </w:r>
      </w:ins>
      <w:ins w:id="483" w:author="Hannah Moyer" w:date="2023-04-05T10:34:00Z">
        <w:r w:rsidR="00B969B5">
          <w:t xml:space="preserve"> estimate the prevalence of bypassing</w:t>
        </w:r>
      </w:ins>
      <w:ins w:id="484" w:author="Hannah Moyer" w:date="2023-04-05T10:39:00Z">
        <w:r w:rsidR="00B969B5">
          <w:t xml:space="preserve"> in ten neurologic conditions</w:t>
        </w:r>
      </w:ins>
      <w:ins w:id="485" w:author="Hannah Moyer" w:date="2023-04-05T10:32:00Z">
        <w:r>
          <w:rPr>
            <w:color w:val="000000" w:themeColor="text1"/>
          </w:rPr>
          <w:t xml:space="preserve">. </w:t>
        </w:r>
      </w:ins>
      <w:ins w:id="486" w:author="Hannah Moyer" w:date="2023-04-05T10:38:00Z">
        <w:r w:rsidR="00B969B5">
          <w:t>Secondly, we will investigate how</w:t>
        </w:r>
      </w:ins>
      <w:ins w:id="487" w:author="Hannah Moyer" w:date="2023-04-05T10:32:00Z">
        <w:r>
          <w:t xml:space="preserve"> bypassing positive clinical evidence impacts p3 trial success and “how much information is sufficient to proceed to phase 3 without excessive risk of failure?”</w:t>
        </w:r>
        <w:r>
          <w:fldChar w:fldCharType="begin"/>
        </w:r>
        <w:r>
          <w:instrText xml:space="preserve"> ADDIN ZOTERO_ITEM CSL_CITATION {"citationID":"a18j9flj46o","properties":{"formattedCitation":"\\super 19\\nosupersub{}","plainCitation":"19","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Pr="00A32292">
          <w:rPr>
            <w:vertAlign w:val="superscript"/>
          </w:rPr>
          <w:t>19</w:t>
        </w:r>
        <w:r>
          <w:fldChar w:fldCharType="end"/>
        </w:r>
        <w:r>
          <w:t xml:space="preserve"> </w:t>
        </w:r>
      </w:ins>
    </w:p>
    <w:p w14:paraId="736A31AB" w14:textId="03242779" w:rsidR="00265EAC" w:rsidRDefault="00265EAC" w:rsidP="00A841BF">
      <w:pPr>
        <w:spacing w:after="30"/>
        <w:rPr>
          <w:ins w:id="488" w:author="Hannah Moyer" w:date="2023-04-04T14:05:00Z"/>
          <w:color w:val="000000" w:themeColor="text1"/>
        </w:rPr>
      </w:pPr>
    </w:p>
    <w:p w14:paraId="1D0B0130" w14:textId="4A3949B3" w:rsidR="00F556C3" w:rsidRDefault="00F556C3" w:rsidP="00A841BF">
      <w:pPr>
        <w:spacing w:after="30"/>
        <w:rPr>
          <w:ins w:id="489" w:author="Hannah Moyer" w:date="2023-04-04T14:05:00Z"/>
          <w:color w:val="000000" w:themeColor="text1"/>
        </w:rPr>
      </w:pPr>
    </w:p>
    <w:p w14:paraId="12CD443A" w14:textId="67BF23A2" w:rsidR="00F556C3" w:rsidRDefault="00F556C3" w:rsidP="00A841BF">
      <w:pPr>
        <w:spacing w:after="30"/>
        <w:rPr>
          <w:ins w:id="490" w:author="Hannah Moyer" w:date="2023-04-04T14:05:00Z"/>
          <w:color w:val="000000" w:themeColor="text1"/>
        </w:rPr>
      </w:pPr>
    </w:p>
    <w:p w14:paraId="2AC6F165" w14:textId="37D26F12" w:rsidR="00F556C3" w:rsidRPr="00837FFB" w:rsidDel="00B969B5" w:rsidRDefault="00F556C3" w:rsidP="00A841BF">
      <w:pPr>
        <w:spacing w:after="30"/>
        <w:rPr>
          <w:del w:id="491" w:author="Hannah Moyer" w:date="2023-04-05T10:39:00Z"/>
          <w:color w:val="000000" w:themeColor="text1"/>
        </w:rPr>
      </w:pPr>
    </w:p>
    <w:p w14:paraId="07A0AA94" w14:textId="52E22476" w:rsidR="00A841BF" w:rsidDel="00B969B5" w:rsidRDefault="00265EAC" w:rsidP="00A841BF">
      <w:pPr>
        <w:spacing w:after="30"/>
        <w:rPr>
          <w:del w:id="492" w:author="Hannah Moyer" w:date="2023-04-05T10:39:00Z"/>
          <w:color w:val="538135" w:themeColor="accent6" w:themeShade="BF"/>
        </w:rPr>
      </w:pPr>
      <w:del w:id="493" w:author="Hannah Moyer" w:date="2023-04-05T10:39:00Z">
        <w:r w:rsidDel="00B969B5">
          <w:rPr>
            <w:color w:val="538135" w:themeColor="accent6" w:themeShade="BF"/>
          </w:rPr>
          <w:delText>What</w:delText>
        </w:r>
        <w:r w:rsidR="00A841BF" w:rsidRPr="000872AD" w:rsidDel="00B969B5">
          <w:rPr>
            <w:color w:val="538135" w:themeColor="accent6" w:themeShade="BF"/>
          </w:rPr>
          <w:delText xml:space="preserve"> my C2 helps us</w:delText>
        </w:r>
        <w:r w:rsidR="00266B3D" w:rsidDel="00B969B5">
          <w:rPr>
            <w:color w:val="538135" w:themeColor="accent6" w:themeShade="BF"/>
          </w:rPr>
          <w:delText xml:space="preserve"> to</w:delText>
        </w:r>
        <w:r w:rsidR="00A841BF" w:rsidRPr="000872AD" w:rsidDel="00B969B5">
          <w:rPr>
            <w:color w:val="538135" w:themeColor="accent6" w:themeShade="BF"/>
          </w:rPr>
          <w:delText xml:space="preserve"> understand</w:delText>
        </w:r>
        <w:r w:rsidDel="00B969B5">
          <w:rPr>
            <w:color w:val="538135" w:themeColor="accent6" w:themeShade="BF"/>
          </w:rPr>
          <w:delText>?-more for the introduction of manuscript (C2)</w:delText>
        </w:r>
      </w:del>
    </w:p>
    <w:p w14:paraId="3A742FD3" w14:textId="76E8E34A" w:rsidR="00265EAC" w:rsidDel="00B969B5" w:rsidRDefault="00265EAC" w:rsidP="00265EAC">
      <w:pPr>
        <w:spacing w:after="30"/>
        <w:ind w:firstLine="720"/>
        <w:rPr>
          <w:del w:id="494" w:author="Hannah Moyer" w:date="2023-04-05T10:39:00Z"/>
        </w:rPr>
      </w:pPr>
      <w:del w:id="495" w:author="Hannah Moyer" w:date="2023-04-05T10:39:00Z">
        <w:r w:rsidDel="00B969B5">
          <w:delText>The dismal neurologic drug development landscape</w:delText>
        </w:r>
        <w:r w:rsidRPr="002E789B" w:rsidDel="00B969B5">
          <w:delText xml:space="preserve"> calls </w:delText>
        </w:r>
        <w:r w:rsidR="00CC5BC2" w:rsidDel="00B969B5">
          <w:delText xml:space="preserve">for </w:delText>
        </w:r>
        <w:r w:rsidRPr="002E789B" w:rsidDel="00B969B5">
          <w:delText xml:space="preserve">empirical analyses of different development trajectories to find the </w:delText>
        </w:r>
        <w:r w:rsidDel="00B969B5">
          <w:delText>optimal</w:delText>
        </w:r>
        <w:r w:rsidRPr="002E789B" w:rsidDel="00B969B5">
          <w:delText xml:space="preserve"> way to develop novel neurological drugs within the constraints of limited resources, such as mone</w:delText>
        </w:r>
        <w:r w:rsidR="00CC5BC2" w:rsidDel="00B969B5">
          <w:delText>y</w:delText>
        </w:r>
        <w:r w:rsidRPr="002E789B" w:rsidDel="00B969B5">
          <w:delText xml:space="preserve"> or patients</w:delText>
        </w:r>
        <w:r w:rsidDel="00B969B5">
          <w:delText xml:space="preserve">. One such trajectory, bypassing P2 trials, is a possible method for speeding up development to get drugs to patients faster. </w:delText>
        </w:r>
      </w:del>
    </w:p>
    <w:p w14:paraId="41997B16" w14:textId="7D3A4996" w:rsidR="009F39E9" w:rsidDel="00DC11A0" w:rsidRDefault="00265EAC" w:rsidP="009F39E9">
      <w:pPr>
        <w:spacing w:after="30"/>
        <w:ind w:firstLine="720"/>
        <w:rPr>
          <w:del w:id="496" w:author="Hannah Moyer" w:date="2023-04-05T10:33:00Z"/>
        </w:rPr>
      </w:pPr>
      <w:del w:id="497" w:author="Hannah Moyer" w:date="2023-04-05T10:33:00Z">
        <w:r w:rsidDel="00DC11A0">
          <w:rPr>
            <w:color w:val="000000" w:themeColor="text1"/>
          </w:rPr>
          <w:delText xml:space="preserve">Although some have discussed the presence of bypassing in neurology, it is </w:delText>
        </w:r>
        <w:r w:rsidR="006A2635" w:rsidDel="00DC11A0">
          <w:rPr>
            <w:color w:val="000000" w:themeColor="text1"/>
          </w:rPr>
          <w:delText>still being determined</w:delText>
        </w:r>
        <w:r w:rsidDel="00DC11A0">
          <w:rPr>
            <w:color w:val="000000" w:themeColor="text1"/>
          </w:rPr>
          <w:delText xml:space="preserve"> how common this is. One report calls </w:delText>
        </w:r>
        <w:r w:rsidR="006A2635" w:rsidDel="00DC11A0">
          <w:rPr>
            <w:color w:val="000000" w:themeColor="text1"/>
          </w:rPr>
          <w:delText>it</w:delText>
        </w:r>
        <w:r w:rsidDel="00DC11A0">
          <w:rPr>
            <w:color w:val="000000" w:themeColor="text1"/>
          </w:rPr>
          <w:delText xml:space="preserve"> “rare”</w:delText>
        </w:r>
        <w:r w:rsidDel="00DC11A0">
          <w:rPr>
            <w:color w:val="000000" w:themeColor="text1"/>
          </w:rPr>
          <w:fldChar w:fldCharType="begin"/>
        </w:r>
        <w:r w:rsidR="00A32292" w:rsidDel="00DC11A0">
          <w:rPr>
            <w:color w:val="000000" w:themeColor="text1"/>
          </w:rPr>
          <w:delInstrText xml:space="preserve"> ADDIN ZOTERO_ITEM CSL_CITATION {"citationID":"ag4acc880r","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delInstrText>
        </w:r>
        <w:r w:rsidDel="00DC11A0">
          <w:rPr>
            <w:color w:val="000000" w:themeColor="text1"/>
          </w:rPr>
          <w:fldChar w:fldCharType="separate"/>
        </w:r>
        <w:r w:rsidR="00A32292" w:rsidRPr="00A32292" w:rsidDel="00DC11A0">
          <w:rPr>
            <w:color w:val="000000"/>
            <w:vertAlign w:val="superscript"/>
          </w:rPr>
          <w:delText>12</w:delText>
        </w:r>
        <w:r w:rsidDel="00DC11A0">
          <w:rPr>
            <w:color w:val="000000" w:themeColor="text1"/>
          </w:rPr>
          <w:fldChar w:fldCharType="end"/>
        </w:r>
        <w:r w:rsidR="006A2635" w:rsidDel="00DC11A0">
          <w:rPr>
            <w:color w:val="000000" w:themeColor="text1"/>
          </w:rPr>
          <w:delText>,</w:delText>
        </w:r>
        <w:r w:rsidDel="00DC11A0">
          <w:rPr>
            <w:color w:val="000000" w:themeColor="text1"/>
          </w:rPr>
          <w:delText xml:space="preserve"> and others say x.  </w:delText>
        </w:r>
        <w:r w:rsidDel="00DC11A0">
          <w:delText xml:space="preserve">It is also unclear </w:delText>
        </w:r>
        <w:r w:rsidR="00A841BF" w:rsidDel="00DC11A0">
          <w:delText>how bypassing positive clinical evidence impact</w:delText>
        </w:r>
        <w:r w:rsidDel="00DC11A0">
          <w:delText>s</w:delText>
        </w:r>
        <w:r w:rsidR="00A841BF" w:rsidDel="00DC11A0">
          <w:delText xml:space="preserve"> p3 trial success</w:delText>
        </w:r>
        <w:r w:rsidR="009F39E9" w:rsidDel="00DC11A0">
          <w:delText xml:space="preserve"> and</w:delText>
        </w:r>
        <w:r w:rsidR="005B7CA6" w:rsidDel="00DC11A0">
          <w:delText xml:space="preserve"> “how much information is sufficient to proceed to phase 3 without excessive risk of failure?”</w:delText>
        </w:r>
        <w:r w:rsidR="005B7CA6" w:rsidDel="00DC11A0">
          <w:fldChar w:fldCharType="begin"/>
        </w:r>
        <w:r w:rsidR="00A32292" w:rsidDel="00DC11A0">
          <w:delInstrText xml:space="preserve"> ADDIN ZOTERO_ITEM CSL_CITATION {"citationID":"a18j9flj46o","properties":{"formattedCitation":"\\super 19\\nosupersub{}","plainCitation":"19","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delInstrText>
        </w:r>
        <w:r w:rsidR="005B7CA6" w:rsidDel="00DC11A0">
          <w:fldChar w:fldCharType="separate"/>
        </w:r>
        <w:r w:rsidR="00A32292" w:rsidRPr="00A32292" w:rsidDel="00DC11A0">
          <w:rPr>
            <w:vertAlign w:val="superscript"/>
          </w:rPr>
          <w:delText>19</w:delText>
        </w:r>
        <w:r w:rsidR="005B7CA6" w:rsidDel="00DC11A0">
          <w:fldChar w:fldCharType="end"/>
        </w:r>
        <w:r w:rsidR="00B201B6" w:rsidDel="00DC11A0">
          <w:delText xml:space="preserve"> </w:delText>
        </w:r>
      </w:del>
    </w:p>
    <w:p w14:paraId="2F1361E3" w14:textId="65843D04" w:rsidR="009F39E9" w:rsidDel="00B969B5" w:rsidRDefault="009F39E9" w:rsidP="009F39E9">
      <w:pPr>
        <w:spacing w:after="30"/>
        <w:ind w:firstLine="720"/>
        <w:rPr>
          <w:del w:id="498" w:author="Hannah Moyer" w:date="2023-04-05T10:39:00Z"/>
        </w:rPr>
      </w:pPr>
      <w:del w:id="499" w:author="Hannah Moyer" w:date="2023-04-05T10:39:00Z">
        <w:r w:rsidDel="00B969B5">
          <w:delText>Using three categories to describe the amount of information available before each P3 trial, we will find if they impact positivity and termination rates. The first category is “preceded</w:delText>
        </w:r>
        <w:r w:rsidR="006A2635" w:rsidDel="00B969B5">
          <w:delText>,</w:delText>
        </w:r>
        <w:r w:rsidDel="00B969B5">
          <w:delText>” where each trial was preceded by a P2 trial that was positive on a positive clinical or validated surrogate endpoint. The second category is “ambiguous</w:delText>
        </w:r>
        <w:r w:rsidR="006A2635" w:rsidDel="00B969B5">
          <w:delText>,”</w:delText>
        </w:r>
        <w:r w:rsidDel="00B969B5">
          <w:delText xml:space="preserve"> where each P3 trial was </w:delText>
        </w:r>
        <w:r w:rsidR="006A2635" w:rsidDel="00B969B5">
          <w:delText>preceded</w:delText>
        </w:r>
        <w:r w:rsidDel="00B969B5">
          <w:delText xml:space="preserve"> by a P2 trial that likely provided evidence other than efficacy. This category includes two subgroups: “Non-positive</w:delText>
        </w:r>
        <w:r w:rsidR="006A2635" w:rsidDel="00B969B5">
          <w:delText>,</w:delText>
        </w:r>
        <w:r w:rsidDel="00B969B5">
          <w:delText xml:space="preserve">” where P3 trials </w:delText>
        </w:r>
        <w:r w:rsidR="006A2635" w:rsidDel="00B969B5">
          <w:delText xml:space="preserve">were </w:delText>
        </w:r>
        <w:r w:rsidDel="00B969B5">
          <w:delText xml:space="preserve">preceded by P2 trials that were </w:delText>
        </w:r>
        <w:r w:rsidR="006A2635" w:rsidDel="00B969B5">
          <w:delText>non-positive</w:delText>
        </w:r>
        <w:r w:rsidDel="00B969B5">
          <w:delText xml:space="preserve"> on clinical or </w:delText>
        </w:r>
        <w:r w:rsidR="006A2635" w:rsidDel="00B969B5">
          <w:delText>validated</w:delText>
        </w:r>
        <w:r w:rsidDel="00B969B5">
          <w:delText xml:space="preserve"> surrogate endpoints</w:delText>
        </w:r>
        <w:r w:rsidR="006A2635" w:rsidDel="00B969B5">
          <w:delText>,</w:delText>
        </w:r>
        <w:r w:rsidDel="00B969B5">
          <w:delText xml:space="preserve"> and “Unvalidated endpoint</w:delText>
        </w:r>
        <w:r w:rsidR="006A2635" w:rsidDel="00B969B5">
          <w:delText>,</w:delText>
        </w:r>
        <w:r w:rsidDel="00B969B5">
          <w:delText>” where P3 trials were preceded by P2 trials that may have investigated proof of concept endpoints or only investigated safety. The final category is “True bypass</w:delText>
        </w:r>
        <w:r w:rsidR="006A2635" w:rsidDel="00B969B5">
          <w:delText>,</w:delText>
        </w:r>
        <w:r w:rsidDel="00B969B5">
          <w:delText>” where all P3 trials were not preceded by a P2 trial in the same indication with the same drug.</w:delText>
        </w:r>
      </w:del>
    </w:p>
    <w:p w14:paraId="654E262B" w14:textId="61C8E350" w:rsidR="00A841BF" w:rsidDel="00B969B5" w:rsidRDefault="009F39E9" w:rsidP="009F39E9">
      <w:pPr>
        <w:spacing w:after="30"/>
        <w:ind w:firstLine="720"/>
        <w:rPr>
          <w:del w:id="500" w:author="Hannah Moyer" w:date="2023-04-05T10:39:00Z"/>
        </w:rPr>
      </w:pPr>
      <w:del w:id="501" w:author="Hannah Moyer" w:date="2023-04-05T10:39:00Z">
        <w:r w:rsidDel="00B969B5">
          <w:delText xml:space="preserve">By looking at the positivity and termination rates of P3 trials in each </w:delText>
        </w:r>
        <w:r w:rsidR="006A2635" w:rsidDel="00B969B5">
          <w:delText xml:space="preserve">category, we will learn </w:delText>
        </w:r>
        <w:r w:rsidDel="00B969B5">
          <w:delText xml:space="preserve">how each level of evidence prepares the P3 trial for success. </w:delText>
        </w:r>
        <w:r w:rsidR="00B201B6" w:rsidDel="00B969B5">
          <w:delText>Maybe we need long trials looking at “medically meaningful” results such as clinical or validated surrogate measures.</w:delText>
        </w:r>
        <w:r w:rsidR="00B201B6" w:rsidDel="00B969B5">
          <w:fldChar w:fldCharType="begin"/>
        </w:r>
        <w:r w:rsidR="00992C02" w:rsidDel="00B969B5">
          <w:delInstrText xml:space="preserve"> ADDIN ZOTERO_ITEM CSL_CITATION {"citationID":"aam8fg4uj5","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delInstrText>
        </w:r>
        <w:r w:rsidR="00B201B6" w:rsidDel="00B969B5">
          <w:fldChar w:fldCharType="separate"/>
        </w:r>
        <w:r w:rsidR="00992C02" w:rsidRPr="00992C02" w:rsidDel="00B969B5">
          <w:rPr>
            <w:vertAlign w:val="superscript"/>
          </w:rPr>
          <w:delText>3</w:delText>
        </w:r>
        <w:r w:rsidR="00B201B6" w:rsidDel="00B969B5">
          <w:fldChar w:fldCharType="end"/>
        </w:r>
        <w:r w:rsidDel="00B969B5">
          <w:delText xml:space="preserve"> Alternatively, proof of concept P2 trials </w:delText>
        </w:r>
        <w:r w:rsidR="006A2635" w:rsidDel="00B969B5">
          <w:delText xml:space="preserve">may be enough to start a P3 trial </w:delText>
        </w:r>
        <w:r w:rsidDel="00B969B5">
          <w:delText>without sacrificing efficacy</w:delText>
        </w:r>
        <w:r w:rsidR="00A84EA4" w:rsidDel="00B969B5">
          <w:delText>.</w:delText>
        </w:r>
        <w:r w:rsidDel="00B969B5">
          <w:fldChar w:fldCharType="begin"/>
        </w:r>
        <w:r w:rsidR="00A32292" w:rsidDel="00B969B5">
          <w:delInstrText xml:space="preserve"> ADDIN ZOTERO_ITEM CSL_CITATION {"citationID":"am5ponougs","properties":{"formattedCitation":"\\super 19\\nosupersub{}","plainCitation":"19","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delInstrText>
        </w:r>
        <w:r w:rsidDel="00B969B5">
          <w:fldChar w:fldCharType="separate"/>
        </w:r>
        <w:r w:rsidR="00A32292" w:rsidRPr="00A32292" w:rsidDel="00B969B5">
          <w:rPr>
            <w:vertAlign w:val="superscript"/>
          </w:rPr>
          <w:delText>19</w:delText>
        </w:r>
        <w:r w:rsidDel="00B969B5">
          <w:fldChar w:fldCharType="end"/>
        </w:r>
        <w:r w:rsidDel="00B969B5">
          <w:delText xml:space="preserve"> These results will h</w:delText>
        </w:r>
        <w:r w:rsidR="000872AD" w:rsidDel="00B969B5">
          <w:delText xml:space="preserve">elp guide the </w:delText>
        </w:r>
        <w:r w:rsidR="006A2635" w:rsidDel="00B969B5">
          <w:delText>decision-making</w:delText>
        </w:r>
        <w:r w:rsidR="000872AD" w:rsidDel="00B969B5">
          <w:delText xml:space="preserve"> </w:delText>
        </w:r>
      </w:del>
      <w:del w:id="502" w:author="Hannah Moyer" w:date="2023-04-04T10:46:00Z">
        <w:r w:rsidR="000872AD" w:rsidDel="00353AF3">
          <w:delText>as to</w:delText>
        </w:r>
      </w:del>
      <w:del w:id="503" w:author="Hannah Moyer" w:date="2023-04-05T10:39:00Z">
        <w:r w:rsidR="000872AD" w:rsidDel="00B969B5">
          <w:delText xml:space="preserve"> whether bypassing</w:delText>
        </w:r>
        <w:r w:rsidDel="00B969B5">
          <w:delText xml:space="preserve"> P2 trials</w:delText>
        </w:r>
        <w:r w:rsidR="000872AD" w:rsidDel="00B969B5">
          <w:delText xml:space="preserve"> is appropriate</w:delText>
        </w:r>
        <w:r w:rsidDel="00B969B5">
          <w:delText xml:space="preserve">. </w:delText>
        </w:r>
      </w:del>
    </w:p>
    <w:p w14:paraId="0AF36BB0" w14:textId="4B4BC5DE" w:rsidR="00092D70" w:rsidDel="00B969B5" w:rsidRDefault="009F39E9" w:rsidP="009F39E9">
      <w:pPr>
        <w:spacing w:after="30"/>
        <w:ind w:firstLine="720"/>
        <w:rPr>
          <w:del w:id="504" w:author="Hannah Moyer" w:date="2023-04-05T10:39:00Z"/>
        </w:rPr>
      </w:pPr>
      <w:del w:id="505" w:author="Hannah Moyer" w:date="2023-04-05T10:39:00Z">
        <w:r w:rsidDel="00B969B5">
          <w:delText xml:space="preserve">Secondary analyses will evaluate whether bypassing is more prevalent in </w:delText>
        </w:r>
        <w:r w:rsidR="00092D70" w:rsidDel="00B969B5">
          <w:delText xml:space="preserve">indications more desperate </w:delText>
        </w:r>
        <w:r w:rsidDel="00B969B5">
          <w:delText>for treatment like</w:delText>
        </w:r>
        <w:r w:rsidR="00092D70" w:rsidDel="00B969B5">
          <w:delText xml:space="preserve"> AD vs</w:delText>
        </w:r>
        <w:r w:rsidR="006A2635" w:rsidDel="00B969B5">
          <w:delText>.</w:delText>
        </w:r>
        <w:r w:rsidR="00092D70" w:rsidDel="00B969B5">
          <w:delText xml:space="preserve"> MS and migraine</w:delText>
        </w:r>
        <w:r w:rsidR="006A2635" w:rsidDel="00B969B5">
          <w:delText>.</w:delText>
        </w:r>
        <w:r w:rsidR="00092D70" w:rsidDel="00B969B5">
          <w:delText xml:space="preserve"> </w:delText>
        </w:r>
      </w:del>
    </w:p>
    <w:p w14:paraId="35C812CA" w14:textId="34F2A18D" w:rsidR="00A841BF" w:rsidDel="00B969B5" w:rsidRDefault="00A841BF" w:rsidP="00A841BF">
      <w:pPr>
        <w:rPr>
          <w:del w:id="506" w:author="Hannah Moyer" w:date="2023-04-05T10:39:00Z"/>
        </w:rPr>
      </w:pPr>
    </w:p>
    <w:p w14:paraId="0F289DAE" w14:textId="5B2C7823" w:rsidR="00992C02" w:rsidDel="00B969B5" w:rsidRDefault="00992C02" w:rsidP="00A841BF">
      <w:pPr>
        <w:rPr>
          <w:del w:id="507" w:author="Hannah Moyer" w:date="2023-04-05T10:39:00Z"/>
        </w:rPr>
      </w:pPr>
    </w:p>
    <w:p w14:paraId="3DA4592C" w14:textId="5409AF5B" w:rsidR="00992C02" w:rsidDel="00B969B5" w:rsidRDefault="00992C02" w:rsidP="00A841BF">
      <w:pPr>
        <w:rPr>
          <w:del w:id="508" w:author="Hannah Moyer" w:date="2023-04-05T10:39:00Z"/>
        </w:rPr>
      </w:pPr>
    </w:p>
    <w:p w14:paraId="7725F9CB" w14:textId="06ECE9B8" w:rsidR="00992C02" w:rsidRDefault="00992C02" w:rsidP="00A841BF"/>
    <w:p w14:paraId="49CEECD1" w14:textId="225FF7E0" w:rsidR="00992C02" w:rsidRDefault="00992C02" w:rsidP="00A841BF"/>
    <w:p w14:paraId="56B52012" w14:textId="7D9C2841" w:rsidR="00992C02" w:rsidRDefault="00992C02" w:rsidP="00A841BF"/>
    <w:p w14:paraId="6AC13E05" w14:textId="2FBF8771" w:rsidR="00992C02" w:rsidRDefault="00992C02" w:rsidP="00A841BF"/>
    <w:p w14:paraId="61BBD89C" w14:textId="7E71BB59" w:rsidR="008E3165" w:rsidRDefault="008E3165" w:rsidP="00A841BF"/>
    <w:p w14:paraId="6C2D4E00" w14:textId="21163BD4" w:rsidR="008E3165" w:rsidRDefault="008E3165" w:rsidP="00A841BF"/>
    <w:p w14:paraId="6D020828" w14:textId="01FFE610" w:rsidR="008E3165" w:rsidRDefault="008E3165" w:rsidP="00A841BF"/>
    <w:p w14:paraId="5129AD48" w14:textId="46E98936" w:rsidR="008E3165" w:rsidRDefault="008E3165" w:rsidP="00A841BF"/>
    <w:p w14:paraId="0841B63C" w14:textId="3848DA6C" w:rsidR="008E3165" w:rsidRDefault="008E3165" w:rsidP="00A841BF">
      <w:pPr>
        <w:rPr>
          <w:ins w:id="509" w:author="Hannah Moyer" w:date="2023-04-05T10:39:00Z"/>
        </w:rPr>
      </w:pPr>
    </w:p>
    <w:p w14:paraId="5DF03899" w14:textId="63B83DD7" w:rsidR="00B969B5" w:rsidRDefault="00B969B5" w:rsidP="00A841BF">
      <w:pPr>
        <w:rPr>
          <w:ins w:id="510" w:author="Hannah Moyer" w:date="2023-04-05T10:39:00Z"/>
        </w:rPr>
      </w:pPr>
    </w:p>
    <w:p w14:paraId="2E294F67" w14:textId="01D7E449" w:rsidR="00B969B5" w:rsidRDefault="00B969B5" w:rsidP="00A841BF">
      <w:pPr>
        <w:rPr>
          <w:ins w:id="511" w:author="Hannah Moyer" w:date="2023-04-05T10:39:00Z"/>
        </w:rPr>
      </w:pPr>
    </w:p>
    <w:p w14:paraId="525D6B08" w14:textId="64DFF9AF" w:rsidR="00B969B5" w:rsidRDefault="00B969B5" w:rsidP="00A841BF">
      <w:pPr>
        <w:rPr>
          <w:ins w:id="512" w:author="Hannah Moyer" w:date="2023-04-05T10:39:00Z"/>
        </w:rPr>
      </w:pPr>
    </w:p>
    <w:p w14:paraId="7F7A8F01" w14:textId="1BCD10CD" w:rsidR="00B969B5" w:rsidRDefault="00B969B5" w:rsidP="00A841BF">
      <w:pPr>
        <w:rPr>
          <w:ins w:id="513" w:author="Hannah Moyer" w:date="2023-04-05T10:39:00Z"/>
        </w:rPr>
      </w:pPr>
    </w:p>
    <w:p w14:paraId="250A50A1" w14:textId="3EC49102" w:rsidR="00B969B5" w:rsidRDefault="00B969B5" w:rsidP="00A841BF">
      <w:pPr>
        <w:rPr>
          <w:ins w:id="514" w:author="Hannah Moyer" w:date="2023-04-05T10:39:00Z"/>
        </w:rPr>
      </w:pPr>
    </w:p>
    <w:p w14:paraId="15FBC3AF" w14:textId="768ECEC3" w:rsidR="00B969B5" w:rsidRDefault="00B969B5" w:rsidP="00A841BF">
      <w:pPr>
        <w:rPr>
          <w:ins w:id="515" w:author="Hannah Moyer" w:date="2023-04-05T10:39:00Z"/>
        </w:rPr>
      </w:pPr>
    </w:p>
    <w:p w14:paraId="5F9F05E6" w14:textId="72B23A85" w:rsidR="00B969B5" w:rsidRDefault="00B969B5" w:rsidP="00A841BF">
      <w:pPr>
        <w:rPr>
          <w:ins w:id="516" w:author="Hannah Moyer" w:date="2023-04-05T10:39:00Z"/>
        </w:rPr>
      </w:pPr>
    </w:p>
    <w:p w14:paraId="3A7BE4B9" w14:textId="2B348B78" w:rsidR="00B969B5" w:rsidRDefault="00B969B5" w:rsidP="00A841BF">
      <w:pPr>
        <w:rPr>
          <w:ins w:id="517" w:author="Hannah Moyer" w:date="2023-04-05T10:39:00Z"/>
        </w:rPr>
      </w:pPr>
    </w:p>
    <w:p w14:paraId="19D7381D" w14:textId="14FA4BA6" w:rsidR="00B969B5" w:rsidRDefault="00B969B5" w:rsidP="00A841BF">
      <w:pPr>
        <w:rPr>
          <w:ins w:id="518" w:author="Hannah Moyer" w:date="2023-04-05T10:40:00Z"/>
        </w:rPr>
      </w:pPr>
    </w:p>
    <w:p w14:paraId="6134DC85" w14:textId="43FCC384" w:rsidR="00B969B5" w:rsidRDefault="00B969B5" w:rsidP="00A841BF">
      <w:pPr>
        <w:rPr>
          <w:ins w:id="519" w:author="Hannah Moyer" w:date="2023-04-05T10:40:00Z"/>
        </w:rPr>
      </w:pPr>
    </w:p>
    <w:p w14:paraId="52E579B1" w14:textId="487A53DE" w:rsidR="00B969B5" w:rsidRDefault="00B969B5" w:rsidP="00A841BF">
      <w:pPr>
        <w:rPr>
          <w:ins w:id="520" w:author="Hannah Moyer" w:date="2023-04-05T10:40:00Z"/>
        </w:rPr>
      </w:pPr>
    </w:p>
    <w:p w14:paraId="17F039F4" w14:textId="75EBF1FF" w:rsidR="00B969B5" w:rsidRDefault="00B969B5" w:rsidP="00A841BF">
      <w:pPr>
        <w:rPr>
          <w:ins w:id="521" w:author="Hannah Moyer" w:date="2023-04-05T10:40:00Z"/>
        </w:rPr>
      </w:pPr>
    </w:p>
    <w:p w14:paraId="77AFB1DA" w14:textId="2A46FFE4" w:rsidR="00B969B5" w:rsidRDefault="00B969B5" w:rsidP="00A841BF">
      <w:pPr>
        <w:rPr>
          <w:ins w:id="522" w:author="Hannah Moyer" w:date="2023-04-05T10:40:00Z"/>
        </w:rPr>
      </w:pPr>
    </w:p>
    <w:p w14:paraId="00D3A5E0" w14:textId="77777777" w:rsidR="00B969B5" w:rsidRDefault="00B969B5" w:rsidP="00A841BF">
      <w:pPr>
        <w:rPr>
          <w:ins w:id="523" w:author="Hannah Moyer" w:date="2023-04-05T10:39:00Z"/>
        </w:rPr>
      </w:pPr>
    </w:p>
    <w:p w14:paraId="6F14705A" w14:textId="77777777" w:rsidR="00B969B5" w:rsidDel="00DD2E05" w:rsidRDefault="00B969B5" w:rsidP="00A841BF">
      <w:pPr>
        <w:rPr>
          <w:del w:id="524" w:author="Hannah Moyer" w:date="2023-04-05T10:56:00Z"/>
        </w:rPr>
      </w:pPr>
    </w:p>
    <w:p w14:paraId="37768637" w14:textId="5907B57C" w:rsidR="00992C02" w:rsidDel="00DD2E05" w:rsidRDefault="00992C02" w:rsidP="00A841BF">
      <w:pPr>
        <w:rPr>
          <w:del w:id="525" w:author="Hannah Moyer" w:date="2023-04-05T10:56:00Z"/>
        </w:rPr>
      </w:pPr>
    </w:p>
    <w:p w14:paraId="1E7B56D1" w14:textId="7CBE5814" w:rsidR="00992C02" w:rsidDel="00DD2E05" w:rsidRDefault="00992C02" w:rsidP="00A841BF">
      <w:pPr>
        <w:rPr>
          <w:del w:id="526" w:author="Hannah Moyer" w:date="2023-04-05T10:56:00Z"/>
        </w:rPr>
      </w:pPr>
    </w:p>
    <w:p w14:paraId="2D45F466" w14:textId="77777777" w:rsidR="00992C02" w:rsidDel="00DD2E05" w:rsidRDefault="00992C02" w:rsidP="00A841BF">
      <w:pPr>
        <w:rPr>
          <w:del w:id="527" w:author="Hannah Moyer" w:date="2023-04-05T10:56:00Z"/>
        </w:rPr>
      </w:pPr>
    </w:p>
    <w:p w14:paraId="3BD9B6FA" w14:textId="77777777" w:rsidR="00A841BF" w:rsidRPr="00474C8E" w:rsidRDefault="00A841BF" w:rsidP="00A841BF">
      <w:r>
        <w:t>References</w:t>
      </w:r>
    </w:p>
    <w:p w14:paraId="1AAAD891" w14:textId="77777777" w:rsidR="00FE308F" w:rsidRPr="00FE308F" w:rsidRDefault="00000000" w:rsidP="00FE308F">
      <w:pPr>
        <w:pStyle w:val="Bibliography"/>
      </w:pPr>
      <w:r>
        <w:fldChar w:fldCharType="begin"/>
      </w:r>
      <w:r w:rsidR="00FE308F">
        <w:instrText xml:space="preserve"> ADDIN ZOTERO_BIBL {"uncited":[],"omitted":[],"custom":[]} CSL_BIBLIOGRAPHY </w:instrText>
      </w:r>
      <w:r>
        <w:fldChar w:fldCharType="separate"/>
      </w:r>
      <w:r w:rsidR="00FE308F" w:rsidRPr="00FE308F">
        <w:t xml:space="preserve">1. </w:t>
      </w:r>
      <w:r w:rsidR="00FE308F" w:rsidRPr="00FE308F">
        <w:tab/>
        <w:t xml:space="preserve">Dorsey ER, Johnston SC. The Impact of Clinical Trials in Neurology. In: Ravina B, Cummings J, McDermott M, et al. (eds) </w:t>
      </w:r>
      <w:r w:rsidR="00FE308F" w:rsidRPr="00FE308F">
        <w:rPr>
          <w:i/>
          <w:iCs/>
        </w:rPr>
        <w:t>Clinical Trials in Neurology: Design, Conduct, Analysis</w:t>
      </w:r>
      <w:r w:rsidR="00FE308F" w:rsidRPr="00FE308F">
        <w:t>. Cambridge: Cambridge University Press, pp. 1–7.</w:t>
      </w:r>
    </w:p>
    <w:p w14:paraId="2742E5A1" w14:textId="77777777" w:rsidR="00FE308F" w:rsidRPr="00FE308F" w:rsidRDefault="00FE308F" w:rsidP="00FE308F">
      <w:pPr>
        <w:pStyle w:val="Bibliography"/>
      </w:pPr>
      <w:r w:rsidRPr="00FE308F">
        <w:t xml:space="preserve">2. </w:t>
      </w:r>
      <w:r w:rsidRPr="00FE308F">
        <w:tab/>
        <w:t xml:space="preserve">Feigin VL, Nichols E, Alam T, et al. Global, regional, and national burden of neurological disorders, 1990–2016: a systematic analysis for the Global Burden of Disease Study 2016. </w:t>
      </w:r>
      <w:r w:rsidRPr="00FE308F">
        <w:rPr>
          <w:i/>
          <w:iCs/>
        </w:rPr>
        <w:t>The Lancet Neurology</w:t>
      </w:r>
      <w:r w:rsidRPr="00FE308F">
        <w:t xml:space="preserve"> 2019; 18: 459–480.</w:t>
      </w:r>
    </w:p>
    <w:p w14:paraId="4C7018BF" w14:textId="77777777" w:rsidR="00FE308F" w:rsidRPr="00FE308F" w:rsidRDefault="00FE308F" w:rsidP="00FE308F">
      <w:pPr>
        <w:pStyle w:val="Bibliography"/>
      </w:pPr>
      <w:r w:rsidRPr="00FE308F">
        <w:t xml:space="preserve">3. </w:t>
      </w:r>
      <w:r w:rsidRPr="00FE308F">
        <w:tab/>
        <w:t xml:space="preserve">Gribkoff VK, Kaczmarek LK. The need for new approaches in CNS drug discovery: Why drugs have failed, and what can be done to improve outcomes. </w:t>
      </w:r>
      <w:r w:rsidRPr="00FE308F">
        <w:rPr>
          <w:i/>
          <w:iCs/>
        </w:rPr>
        <w:t>Neuropharmacology</w:t>
      </w:r>
      <w:r w:rsidRPr="00FE308F">
        <w:t xml:space="preserve"> 2017; 120: 11–19.</w:t>
      </w:r>
    </w:p>
    <w:p w14:paraId="03722744" w14:textId="77777777" w:rsidR="00FE308F" w:rsidRPr="00FE308F" w:rsidRDefault="00FE308F" w:rsidP="00FE308F">
      <w:pPr>
        <w:pStyle w:val="Bibliography"/>
      </w:pPr>
      <w:r w:rsidRPr="00FE308F">
        <w:t xml:space="preserve">4. </w:t>
      </w:r>
      <w:r w:rsidRPr="00FE308F">
        <w:tab/>
        <w:t xml:space="preserve">Kimmelman J. Ethics in Clinical Trials Involving the Central Nervous System:: Risk, Benefit, Justice, and Integrity. In: Ravina B, Cummings J, McDermott M, et al. (eds) </w:t>
      </w:r>
      <w:r w:rsidRPr="00FE308F">
        <w:rPr>
          <w:i/>
          <w:iCs/>
        </w:rPr>
        <w:t>Clinical Trials in Neurology: Design, Conduct, Analysis</w:t>
      </w:r>
      <w:r w:rsidRPr="00FE308F">
        <w:t>. Cambridge: Cambridge University Press, pp. 173–186.</w:t>
      </w:r>
    </w:p>
    <w:p w14:paraId="4D5900F1" w14:textId="77777777" w:rsidR="00FE308F" w:rsidRPr="00FE308F" w:rsidRDefault="00FE308F" w:rsidP="00FE308F">
      <w:pPr>
        <w:pStyle w:val="Bibliography"/>
      </w:pPr>
      <w:r w:rsidRPr="00FE308F">
        <w:t xml:space="preserve">5. </w:t>
      </w:r>
      <w:r w:rsidRPr="00FE308F">
        <w:tab/>
        <w:t xml:space="preserve">O’Neill GN. Unique Challenges in The Development of Therapies for Neurological Disorders. In: Ravina B, Cummings J, McDermott M, et al. (eds) </w:t>
      </w:r>
      <w:r w:rsidRPr="00FE308F">
        <w:rPr>
          <w:i/>
          <w:iCs/>
        </w:rPr>
        <w:t>Clinical Trials in Neurology: Design, Conduct, Analysis</w:t>
      </w:r>
      <w:r w:rsidRPr="00FE308F">
        <w:t>. Cambridge: Cambridge University Press, pp. 19–27.</w:t>
      </w:r>
    </w:p>
    <w:p w14:paraId="6A8601F4" w14:textId="77777777" w:rsidR="00FE308F" w:rsidRPr="00FE308F" w:rsidRDefault="00FE308F" w:rsidP="00FE308F">
      <w:pPr>
        <w:pStyle w:val="Bibliography"/>
      </w:pPr>
      <w:r w:rsidRPr="00FE308F">
        <w:t xml:space="preserve">6. </w:t>
      </w:r>
      <w:r w:rsidRPr="00FE308F">
        <w:tab/>
        <w:t xml:space="preserve">Miller G. Is Pharma Running Out of Brainy Ideas? </w:t>
      </w:r>
      <w:r w:rsidRPr="00FE308F">
        <w:rPr>
          <w:i/>
          <w:iCs/>
        </w:rPr>
        <w:t>Science</w:t>
      </w:r>
      <w:r w:rsidRPr="00FE308F">
        <w:t xml:space="preserve"> 2010; 329: 502–504.</w:t>
      </w:r>
    </w:p>
    <w:p w14:paraId="3205D6C4" w14:textId="77777777" w:rsidR="00FE308F" w:rsidRPr="00FE308F" w:rsidRDefault="00FE308F" w:rsidP="00FE308F">
      <w:pPr>
        <w:pStyle w:val="Bibliography"/>
      </w:pPr>
      <w:r w:rsidRPr="00FE308F">
        <w:t xml:space="preserve">7. </w:t>
      </w:r>
      <w:r w:rsidRPr="00FE308F">
        <w:tab/>
        <w:t xml:space="preserve">Choi DW, Armitage R, Brady LS, et al. Medicines for the mind: policy-based ‘pull’ incentives for creating breakthrough CNS drugs. </w:t>
      </w:r>
      <w:r w:rsidRPr="00FE308F">
        <w:rPr>
          <w:i/>
          <w:iCs/>
        </w:rPr>
        <w:t>Neuron</w:t>
      </w:r>
      <w:r w:rsidRPr="00FE308F">
        <w:t xml:space="preserve"> 2014; 84: 554–563.</w:t>
      </w:r>
    </w:p>
    <w:p w14:paraId="250CF0FA" w14:textId="77777777" w:rsidR="00FE308F" w:rsidRPr="00FE308F" w:rsidRDefault="00FE308F" w:rsidP="00FE308F">
      <w:pPr>
        <w:pStyle w:val="Bibliography"/>
      </w:pPr>
      <w:r w:rsidRPr="00FE308F">
        <w:t xml:space="preserve">8. </w:t>
      </w:r>
      <w:r w:rsidRPr="00FE308F">
        <w:tab/>
        <w:t xml:space="preserve">Kaitlin K. CNS Drugs Take Longer to Develop and Have Lower Success Rates Than Other Drugs, According to the Tufts Center for the Study of Drug Development. </w:t>
      </w:r>
      <w:r w:rsidRPr="00FE308F">
        <w:rPr>
          <w:i/>
          <w:iCs/>
        </w:rPr>
        <w:t>Tufts University, Tufts Center for the Study of Drug Development;</w:t>
      </w:r>
      <w:r w:rsidRPr="00FE308F">
        <w:t>, https://www.globenewswire.com/news-release/2014/11/04/1187459/0/en/CNS-Drugs-Take-Longer-to-Develop-and-Have-Lower-Success-Rates-Than-Other-Drugs-According-to-the-Tufts-Center-for-the-Study-of-Drug-Development.html (2014, accessed 14 March 2023).</w:t>
      </w:r>
    </w:p>
    <w:p w14:paraId="7C855D24" w14:textId="77777777" w:rsidR="00FE308F" w:rsidRPr="00FE308F" w:rsidRDefault="00FE308F" w:rsidP="00FE308F">
      <w:pPr>
        <w:pStyle w:val="Bibliography"/>
      </w:pPr>
      <w:r w:rsidRPr="00FE308F">
        <w:t xml:space="preserve">9. </w:t>
      </w:r>
      <w:r w:rsidRPr="00FE308F">
        <w:tab/>
        <w:t xml:space="preserve">Plascencia-Villa G, Perry G. Status and future directions of clinical trials in Alzheimer’s disease. </w:t>
      </w:r>
      <w:r w:rsidRPr="00FE308F">
        <w:rPr>
          <w:i/>
          <w:iCs/>
        </w:rPr>
        <w:t>Int Rev Neurobiol</w:t>
      </w:r>
      <w:r w:rsidRPr="00FE308F">
        <w:t xml:space="preserve"> 2020; 154: 3–50.</w:t>
      </w:r>
    </w:p>
    <w:p w14:paraId="2353225E" w14:textId="77777777" w:rsidR="00FE308F" w:rsidRPr="00FE308F" w:rsidRDefault="00FE308F" w:rsidP="00FE308F">
      <w:pPr>
        <w:pStyle w:val="Bibliography"/>
      </w:pPr>
      <w:r w:rsidRPr="00FE308F">
        <w:t xml:space="preserve">10. </w:t>
      </w:r>
      <w:r w:rsidRPr="00FE308F">
        <w:tab/>
        <w:t xml:space="preserve">Hall DA, Ramos AR, Gelfand JM, et al. The state of clinical research in neurology. </w:t>
      </w:r>
      <w:r w:rsidRPr="00FE308F">
        <w:rPr>
          <w:i/>
          <w:iCs/>
        </w:rPr>
        <w:t>Neurology</w:t>
      </w:r>
      <w:r w:rsidRPr="00FE308F">
        <w:t xml:space="preserve"> 2018; 90: e1347–e1354.</w:t>
      </w:r>
    </w:p>
    <w:p w14:paraId="475A4664" w14:textId="77777777" w:rsidR="00FE308F" w:rsidRPr="00FE308F" w:rsidRDefault="00FE308F" w:rsidP="00FE308F">
      <w:pPr>
        <w:pStyle w:val="Bibliography"/>
      </w:pPr>
      <w:r w:rsidRPr="00FE308F">
        <w:t xml:space="preserve">11. </w:t>
      </w:r>
      <w:r w:rsidRPr="00FE308F">
        <w:tab/>
        <w:t xml:space="preserve">Poole RM. The Sequence of Clinical Development. In: Ravina B, Cummings J, McDermott M, et al. (eds) </w:t>
      </w:r>
      <w:r w:rsidRPr="00FE308F">
        <w:rPr>
          <w:i/>
          <w:iCs/>
        </w:rPr>
        <w:t>Clinical Trials in Neurology: Design, Conduct, Analysis</w:t>
      </w:r>
      <w:r w:rsidRPr="00FE308F">
        <w:t>. Cambridge: Cambridge University Press, pp. 8–18.</w:t>
      </w:r>
    </w:p>
    <w:p w14:paraId="6D4B46CA" w14:textId="77777777" w:rsidR="00FE308F" w:rsidRPr="00FE308F" w:rsidRDefault="00FE308F" w:rsidP="00FE308F">
      <w:pPr>
        <w:pStyle w:val="Bibliography"/>
      </w:pPr>
      <w:r w:rsidRPr="00FE308F">
        <w:t xml:space="preserve">12. </w:t>
      </w:r>
      <w:r w:rsidRPr="00FE308F">
        <w:tab/>
        <w:t xml:space="preserve">Friedman LG, McKeehan N, Hara Y, et al. Value-Generating Exploratory Trials in Neurodegenerative Dementias. </w:t>
      </w:r>
      <w:r w:rsidRPr="00FE308F">
        <w:rPr>
          <w:i/>
          <w:iCs/>
        </w:rPr>
        <w:t>Neurology</w:t>
      </w:r>
      <w:r w:rsidRPr="00FE308F">
        <w:t xml:space="preserve"> 2021; 96: 944–954.</w:t>
      </w:r>
    </w:p>
    <w:p w14:paraId="7BE792C3" w14:textId="77777777" w:rsidR="00FE308F" w:rsidRPr="00FE308F" w:rsidRDefault="00FE308F" w:rsidP="00FE308F">
      <w:pPr>
        <w:pStyle w:val="Bibliography"/>
      </w:pPr>
      <w:r w:rsidRPr="00FE308F">
        <w:lastRenderedPageBreak/>
        <w:t xml:space="preserve">13. </w:t>
      </w:r>
      <w:r w:rsidRPr="00FE308F">
        <w:tab/>
        <w:t xml:space="preserve">Harmon A. New Drugs Stir Debate on Rules of Clinical Trials. </w:t>
      </w:r>
      <w:r w:rsidRPr="00FE308F">
        <w:rPr>
          <w:i/>
          <w:iCs/>
        </w:rPr>
        <w:t>The New York Times</w:t>
      </w:r>
      <w:r w:rsidRPr="00FE308F">
        <w:t>, 19 September 2010, https://www.nytimes.com/2010/09/19/health/research/19trial.html (19 September 2010, accessed 7 March 2023).</w:t>
      </w:r>
    </w:p>
    <w:p w14:paraId="7DF64BE1" w14:textId="77777777" w:rsidR="00FE308F" w:rsidRPr="00FE308F" w:rsidRDefault="00FE308F" w:rsidP="00FE308F">
      <w:pPr>
        <w:pStyle w:val="Bibliography"/>
      </w:pPr>
      <w:r w:rsidRPr="00FE308F">
        <w:t xml:space="preserve">14. </w:t>
      </w:r>
      <w:r w:rsidRPr="00FE308F">
        <w:tab/>
        <w:t xml:space="preserve">Cummings J, Aisen PS, DuBois B, et al. Drug development in Alzheimer’s disease: the path to 2025. </w:t>
      </w:r>
      <w:r w:rsidRPr="00FE308F">
        <w:rPr>
          <w:i/>
          <w:iCs/>
        </w:rPr>
        <w:t>Alzheimers Res Ther</w:t>
      </w:r>
      <w:r w:rsidRPr="00FE308F">
        <w:t xml:space="preserve"> 2016; 8: 39.</w:t>
      </w:r>
    </w:p>
    <w:p w14:paraId="6CC9FF7B" w14:textId="77777777" w:rsidR="00FE308F" w:rsidRPr="00FE308F" w:rsidRDefault="00FE308F" w:rsidP="00FE308F">
      <w:pPr>
        <w:pStyle w:val="Bibliography"/>
      </w:pPr>
      <w:r w:rsidRPr="00FE308F">
        <w:t xml:space="preserve">15. </w:t>
      </w:r>
      <w:r w:rsidRPr="00FE308F">
        <w:tab/>
        <w:t xml:space="preserve">Scott TJ, O’Connor AC, Link AN, et al. Economic analysis of opportunities to accelerate Alzheimer’s disease research and development. </w:t>
      </w:r>
      <w:r w:rsidRPr="00FE308F">
        <w:rPr>
          <w:i/>
          <w:iCs/>
        </w:rPr>
        <w:t>Ann N Y Acad Sci</w:t>
      </w:r>
      <w:r w:rsidRPr="00FE308F">
        <w:t xml:space="preserve"> 2014; 1313: 17–34.</w:t>
      </w:r>
    </w:p>
    <w:p w14:paraId="1C5AFE8F" w14:textId="77777777" w:rsidR="00FE308F" w:rsidRPr="00FE308F" w:rsidRDefault="00FE308F" w:rsidP="00FE308F">
      <w:pPr>
        <w:pStyle w:val="Bibliography"/>
      </w:pPr>
      <w:r w:rsidRPr="00FE308F">
        <w:t xml:space="preserve">16. </w:t>
      </w:r>
      <w:r w:rsidRPr="00FE308F">
        <w:tab/>
        <w:t xml:space="preserve">Hunsberger S, Zhao Y, Simon R. A Comparison of Phase II Study Strategies. </w:t>
      </w:r>
      <w:r w:rsidRPr="00FE308F">
        <w:rPr>
          <w:i/>
          <w:iCs/>
        </w:rPr>
        <w:t>Clin Cancer Res</w:t>
      </w:r>
      <w:r w:rsidRPr="00FE308F">
        <w:t xml:space="preserve"> 2009; 15: 5950–5955.</w:t>
      </w:r>
    </w:p>
    <w:p w14:paraId="69E46493" w14:textId="77777777" w:rsidR="00FE308F" w:rsidRPr="00FE308F" w:rsidRDefault="00FE308F" w:rsidP="00FE308F">
      <w:pPr>
        <w:pStyle w:val="Bibliography"/>
      </w:pPr>
      <w:r w:rsidRPr="00FE308F">
        <w:t xml:space="preserve">17. </w:t>
      </w:r>
      <w:r w:rsidRPr="00FE308F">
        <w:tab/>
        <w:t xml:space="preserve">Thall PF. A review of phase 2-3 clinical trial designs. </w:t>
      </w:r>
      <w:r w:rsidRPr="00FE308F">
        <w:rPr>
          <w:i/>
          <w:iCs/>
        </w:rPr>
        <w:t>Lifetime Data Anal</w:t>
      </w:r>
      <w:r w:rsidRPr="00FE308F">
        <w:t xml:space="preserve"> 2008; 14: 37–53.</w:t>
      </w:r>
    </w:p>
    <w:p w14:paraId="79F3572E" w14:textId="77777777" w:rsidR="00FE308F" w:rsidRPr="00FE308F" w:rsidRDefault="00FE308F" w:rsidP="00FE308F">
      <w:pPr>
        <w:pStyle w:val="Bibliography"/>
      </w:pPr>
      <w:r w:rsidRPr="00FE308F">
        <w:t xml:space="preserve">18. </w:t>
      </w:r>
      <w:r w:rsidRPr="00FE308F">
        <w:tab/>
        <w:t xml:space="preserve">Coffey CS. Adaptive Design Across Stages of Therapeutic Development. In: Ravina B, Cummings J, McDermott M, et al. (eds) </w:t>
      </w:r>
      <w:r w:rsidRPr="00FE308F">
        <w:rPr>
          <w:i/>
          <w:iCs/>
        </w:rPr>
        <w:t>Clinical Trials in Neurology: Design, Conduct, Analysis</w:t>
      </w:r>
      <w:r w:rsidRPr="00FE308F">
        <w:t>. Cambridge: Cambridge University Press, pp. 91–100.</w:t>
      </w:r>
    </w:p>
    <w:p w14:paraId="0764829D" w14:textId="77777777" w:rsidR="00FE308F" w:rsidRPr="00FE308F" w:rsidRDefault="00FE308F" w:rsidP="00FE308F">
      <w:pPr>
        <w:pStyle w:val="Bibliography"/>
      </w:pPr>
      <w:r w:rsidRPr="00FE308F">
        <w:t xml:space="preserve">19. </w:t>
      </w:r>
      <w:r w:rsidRPr="00FE308F">
        <w:tab/>
        <w:t xml:space="preserve">Cummings JL. Optimizing phase II of drug development for disease-modifying compounds. </w:t>
      </w:r>
      <w:r w:rsidRPr="00FE308F">
        <w:rPr>
          <w:i/>
          <w:iCs/>
        </w:rPr>
        <w:t>Alzheimers Dement</w:t>
      </w:r>
      <w:r w:rsidRPr="00FE308F">
        <w:t xml:space="preserve"> 2008; 4: S15-20.</w:t>
      </w:r>
    </w:p>
    <w:p w14:paraId="35F3811A" w14:textId="77777777" w:rsidR="00FE308F" w:rsidRPr="00FE308F" w:rsidRDefault="00FE308F" w:rsidP="00FE308F">
      <w:pPr>
        <w:pStyle w:val="Bibliography"/>
      </w:pPr>
      <w:r w:rsidRPr="00FE308F">
        <w:t xml:space="preserve">20. </w:t>
      </w:r>
      <w:r w:rsidRPr="00FE308F">
        <w:tab/>
        <w:t xml:space="preserve">Jahanshahi M, Gregg K, Davis G, et al. The Use of External Controls in FDA Regulatory Decision Making. </w:t>
      </w:r>
      <w:r w:rsidRPr="00FE308F">
        <w:rPr>
          <w:i/>
          <w:iCs/>
        </w:rPr>
        <w:t>Ther Innov Regul Sci</w:t>
      </w:r>
      <w:r w:rsidRPr="00FE308F">
        <w:t xml:space="preserve"> 2021; 55: 1019–1035.</w:t>
      </w:r>
    </w:p>
    <w:p w14:paraId="59AC8189" w14:textId="77777777" w:rsidR="00FE308F" w:rsidRPr="00FE308F" w:rsidRDefault="00FE308F" w:rsidP="00FE308F">
      <w:pPr>
        <w:pStyle w:val="Bibliography"/>
      </w:pPr>
      <w:r w:rsidRPr="00FE308F">
        <w:t xml:space="preserve">21. </w:t>
      </w:r>
      <w:r w:rsidRPr="00FE308F">
        <w:tab/>
        <w:t xml:space="preserve">Schneider LS. Pragmatic Trials and Repurposed Drugs for Alzheimer Disease. </w:t>
      </w:r>
      <w:r w:rsidRPr="00FE308F">
        <w:rPr>
          <w:i/>
          <w:iCs/>
        </w:rPr>
        <w:t>JAMA Neurol</w:t>
      </w:r>
      <w:r w:rsidRPr="00FE308F">
        <w:t xml:space="preserve"> 2020; 77: 162–163.</w:t>
      </w:r>
    </w:p>
    <w:p w14:paraId="49F23C5C" w14:textId="77777777" w:rsidR="00FE308F" w:rsidRPr="00FE308F" w:rsidRDefault="00FE308F" w:rsidP="00FE308F">
      <w:pPr>
        <w:pStyle w:val="Bibliography"/>
      </w:pPr>
      <w:r w:rsidRPr="00FE308F">
        <w:t xml:space="preserve">22. </w:t>
      </w:r>
      <w:r w:rsidRPr="00FE308F">
        <w:tab/>
        <w:t xml:space="preserve">Fournier CN. Considerations for Amyotrophic Lateral Sclerosis (ALS) Clinical Trial Design. </w:t>
      </w:r>
      <w:r w:rsidRPr="00FE308F">
        <w:rPr>
          <w:i/>
          <w:iCs/>
        </w:rPr>
        <w:t>Neurotherapeutics</w:t>
      </w:r>
      <w:r w:rsidRPr="00FE308F">
        <w:t xml:space="preserve"> 2022; 19: 1180–1192.</w:t>
      </w:r>
    </w:p>
    <w:p w14:paraId="6D027C39" w14:textId="77777777" w:rsidR="00FE308F" w:rsidRPr="00FE308F" w:rsidRDefault="00FE308F" w:rsidP="00FE308F">
      <w:pPr>
        <w:pStyle w:val="Bibliography"/>
      </w:pPr>
      <w:r w:rsidRPr="00FE308F">
        <w:t xml:space="preserve">23. </w:t>
      </w:r>
      <w:r w:rsidRPr="00FE308F">
        <w:tab/>
        <w:t xml:space="preserve">Yeatts SD. Novel Methodologic Approaches to Phase I, II, and III Trials. </w:t>
      </w:r>
      <w:r w:rsidRPr="00FE308F">
        <w:rPr>
          <w:i/>
          <w:iCs/>
        </w:rPr>
        <w:t>Stroke</w:t>
      </w:r>
      <w:r w:rsidRPr="00FE308F">
        <w:t xml:space="preserve"> 2013; 44: S116–S118.</w:t>
      </w:r>
    </w:p>
    <w:p w14:paraId="136478A4" w14:textId="77777777" w:rsidR="00FE308F" w:rsidRPr="00FE308F" w:rsidRDefault="00FE308F" w:rsidP="00FE308F">
      <w:pPr>
        <w:pStyle w:val="Bibliography"/>
      </w:pPr>
      <w:r w:rsidRPr="00FE308F">
        <w:t xml:space="preserve">24. </w:t>
      </w:r>
      <w:r w:rsidRPr="00FE308F">
        <w:tab/>
        <w:t xml:space="preserve">van den Berg LH, Sorenson E, Gronseth G, et al. Revised Airlie House consensus guidelines for design and implementation of ALS clinical trials. </w:t>
      </w:r>
      <w:r w:rsidRPr="00FE308F">
        <w:rPr>
          <w:i/>
          <w:iCs/>
        </w:rPr>
        <w:t>Neurology</w:t>
      </w:r>
      <w:r w:rsidRPr="00FE308F">
        <w:t xml:space="preserve"> 2019; 92: e1610–e1623.</w:t>
      </w:r>
    </w:p>
    <w:p w14:paraId="1074EEA4" w14:textId="77777777" w:rsidR="00FE308F" w:rsidRPr="00FE308F" w:rsidRDefault="00FE308F" w:rsidP="00FE308F">
      <w:pPr>
        <w:pStyle w:val="Bibliography"/>
      </w:pPr>
      <w:r w:rsidRPr="00FE308F">
        <w:t xml:space="preserve">25. </w:t>
      </w:r>
      <w:r w:rsidRPr="00FE308F">
        <w:tab/>
        <w:t xml:space="preserve">Ontaneda D, Fox RJ, Chataway J. Clinical trials in progressive multiple sclerosis: lessons learned and future perspectives. </w:t>
      </w:r>
      <w:r w:rsidRPr="00FE308F">
        <w:rPr>
          <w:i/>
          <w:iCs/>
        </w:rPr>
        <w:t>Lancet Neurol</w:t>
      </w:r>
      <w:r w:rsidRPr="00FE308F">
        <w:t xml:space="preserve"> 2015; 14: 208–223.</w:t>
      </w:r>
    </w:p>
    <w:p w14:paraId="70F3D2DB" w14:textId="77777777" w:rsidR="00FE308F" w:rsidRPr="00FE308F" w:rsidRDefault="00FE308F" w:rsidP="00FE308F">
      <w:pPr>
        <w:pStyle w:val="Bibliography"/>
      </w:pPr>
      <w:r w:rsidRPr="00FE308F">
        <w:t xml:space="preserve">26. </w:t>
      </w:r>
      <w:r w:rsidRPr="00FE308F">
        <w:tab/>
        <w:t xml:space="preserve">Gold M. Phase II clinical trials of anti–amyloid β antibodies: When is enough, enough? </w:t>
      </w:r>
      <w:r w:rsidRPr="00FE308F">
        <w:rPr>
          <w:i/>
          <w:iCs/>
        </w:rPr>
        <w:t>Alzheimers Dement (N Y)</w:t>
      </w:r>
      <w:r w:rsidRPr="00FE308F">
        <w:t xml:space="preserve"> 2017; 3: 402–409.</w:t>
      </w:r>
    </w:p>
    <w:p w14:paraId="54ED0E1F" w14:textId="77777777" w:rsidR="00FE308F" w:rsidRPr="00FE308F" w:rsidRDefault="00FE308F" w:rsidP="00FE308F">
      <w:pPr>
        <w:pStyle w:val="Bibliography"/>
      </w:pPr>
      <w:r w:rsidRPr="00FE308F">
        <w:t xml:space="preserve">27. </w:t>
      </w:r>
      <w:r w:rsidRPr="00FE308F">
        <w:tab/>
        <w:t xml:space="preserve">Egan MF, Kost J, Tariot PN, et al. Randomized Trial of Verubecestat for Mild-to-Moderate Alzheimer’s Disease. </w:t>
      </w:r>
      <w:r w:rsidRPr="00FE308F">
        <w:rPr>
          <w:i/>
          <w:iCs/>
        </w:rPr>
        <w:t>New England Journal of Medicine</w:t>
      </w:r>
      <w:r w:rsidRPr="00FE308F">
        <w:t xml:space="preserve"> 2018; 378: 1691–1703.</w:t>
      </w:r>
    </w:p>
    <w:p w14:paraId="2543B120" w14:textId="77777777" w:rsidR="00FE308F" w:rsidRPr="00FE308F" w:rsidRDefault="00FE308F" w:rsidP="00FE308F">
      <w:pPr>
        <w:pStyle w:val="Bibliography"/>
      </w:pPr>
      <w:r w:rsidRPr="00FE308F">
        <w:lastRenderedPageBreak/>
        <w:t xml:space="preserve">28. </w:t>
      </w:r>
      <w:r w:rsidRPr="00FE308F">
        <w:tab/>
        <w:t xml:space="preserve">Budd Haeberlein S, Aisen PS, Barkhof F, et al. Two Randomized Phase 3 Studies of Aducanumab in Early Alzheimer’s Disease. </w:t>
      </w:r>
      <w:r w:rsidRPr="00FE308F">
        <w:rPr>
          <w:i/>
          <w:iCs/>
        </w:rPr>
        <w:t>J Prev Alzheimers Dis</w:t>
      </w:r>
      <w:r w:rsidRPr="00FE308F">
        <w:t xml:space="preserve"> 2022; 9: 197–210.</w:t>
      </w:r>
    </w:p>
    <w:p w14:paraId="30EEE7C0" w14:textId="77777777" w:rsidR="00FE308F" w:rsidRPr="00FE308F" w:rsidRDefault="00FE308F" w:rsidP="00FE308F">
      <w:pPr>
        <w:pStyle w:val="Bibliography"/>
      </w:pPr>
      <w:r w:rsidRPr="00FE308F">
        <w:t xml:space="preserve">29. </w:t>
      </w:r>
      <w:r w:rsidRPr="00FE308F">
        <w:tab/>
        <w:t xml:space="preserve">Feustel AC, MacPherson A, Fergusson DA, et al. Risks and benefits of unapproved disease-modifying treatments for neurodegenerative disease. </w:t>
      </w:r>
      <w:r w:rsidRPr="00FE308F">
        <w:rPr>
          <w:i/>
          <w:iCs/>
        </w:rPr>
        <w:t>Neurology</w:t>
      </w:r>
      <w:r w:rsidRPr="00FE308F">
        <w:t xml:space="preserve"> 2020; 94: e1–e14.</w:t>
      </w:r>
    </w:p>
    <w:p w14:paraId="583D8365" w14:textId="77777777" w:rsidR="00FE308F" w:rsidRPr="00FE308F" w:rsidRDefault="00FE308F" w:rsidP="00FE308F">
      <w:pPr>
        <w:pStyle w:val="Bibliography"/>
      </w:pPr>
      <w:r w:rsidRPr="00FE308F">
        <w:t xml:space="preserve">30. </w:t>
      </w:r>
      <w:r w:rsidRPr="00FE308F">
        <w:tab/>
        <w:t xml:space="preserve">Fox RJ, Chataway J. Advancing Trial Design in Progressive Multiple Sclerosis. </w:t>
      </w:r>
      <w:r w:rsidRPr="00FE308F">
        <w:rPr>
          <w:i/>
          <w:iCs/>
        </w:rPr>
        <w:t>Mult Scler</w:t>
      </w:r>
      <w:r w:rsidRPr="00FE308F">
        <w:t xml:space="preserve"> 2017; 23: 1573–1578.</w:t>
      </w:r>
    </w:p>
    <w:p w14:paraId="4AE6A0F1" w14:textId="77777777" w:rsidR="00FE308F" w:rsidRPr="00FE308F" w:rsidRDefault="00FE308F" w:rsidP="00FE308F">
      <w:pPr>
        <w:pStyle w:val="Bibliography"/>
      </w:pPr>
      <w:r w:rsidRPr="00FE308F">
        <w:t xml:space="preserve">31. </w:t>
      </w:r>
      <w:r w:rsidRPr="00FE308F">
        <w:tab/>
        <w:t xml:space="preserve">Mullane K, Williams M. Alzheimer’s disease (AD) therapeutics – 1: Repeated clinical failures continue to question the amyloid hypothesis of AD and the current understanding of AD causality. </w:t>
      </w:r>
      <w:r w:rsidRPr="00FE308F">
        <w:rPr>
          <w:i/>
          <w:iCs/>
        </w:rPr>
        <w:t>Biochemical Pharmacology</w:t>
      </w:r>
      <w:r w:rsidRPr="00FE308F">
        <w:t xml:space="preserve"> 2018; 158: 359–375.</w:t>
      </w:r>
    </w:p>
    <w:p w14:paraId="0CB922EF" w14:textId="77777777" w:rsidR="00FE308F" w:rsidRPr="00FE308F" w:rsidRDefault="00FE308F" w:rsidP="00FE308F">
      <w:pPr>
        <w:pStyle w:val="Bibliography"/>
      </w:pPr>
      <w:r w:rsidRPr="00FE308F">
        <w:t xml:space="preserve">32. </w:t>
      </w:r>
      <w:r w:rsidRPr="00FE308F">
        <w:tab/>
        <w:t xml:space="preserve">Mitsumoto H, Brooks BR, Silani V. Clinical trials in amyotrophic lateral sclerosis: why so many negative trials and how can trials be improved? </w:t>
      </w:r>
      <w:r w:rsidRPr="00FE308F">
        <w:rPr>
          <w:i/>
          <w:iCs/>
        </w:rPr>
        <w:t>Lancet Neurol</w:t>
      </w:r>
      <w:r w:rsidRPr="00FE308F">
        <w:t xml:space="preserve"> 2014; 13: 1127–1138.</w:t>
      </w:r>
    </w:p>
    <w:p w14:paraId="357DD516" w14:textId="77777777" w:rsidR="00FE308F" w:rsidRPr="00FE308F" w:rsidRDefault="00FE308F" w:rsidP="00FE308F">
      <w:pPr>
        <w:pStyle w:val="Bibliography"/>
      </w:pPr>
      <w:r w:rsidRPr="00FE308F">
        <w:t xml:space="preserve">33. </w:t>
      </w:r>
      <w:r w:rsidRPr="00FE308F">
        <w:tab/>
        <w:t xml:space="preserve">Holloway RG, Siderowf AD. Selecting Outcome Measures. In: Ravina B, Cummings J, McDermott M, et al. (eds) </w:t>
      </w:r>
      <w:r w:rsidRPr="00FE308F">
        <w:rPr>
          <w:i/>
          <w:iCs/>
        </w:rPr>
        <w:t>Clinical Trials in Neurology: Design, Conduct, Analysis</w:t>
      </w:r>
      <w:r w:rsidRPr="00FE308F">
        <w:t>. Cambridge: Cambridge University Press, pp. 69–77.</w:t>
      </w:r>
    </w:p>
    <w:p w14:paraId="3764718D" w14:textId="77777777" w:rsidR="00FE308F" w:rsidRPr="00FE308F" w:rsidRDefault="00FE308F" w:rsidP="00FE308F">
      <w:pPr>
        <w:pStyle w:val="Bibliography"/>
      </w:pPr>
      <w:r w:rsidRPr="00FE308F">
        <w:t xml:space="preserve">34. </w:t>
      </w:r>
      <w:r w:rsidRPr="00FE308F">
        <w:tab/>
        <w:t xml:space="preserve">Commissioner O of the. 22 Case Studies Where Phase 2 and Phase 3 Trials Had Divergent Results. </w:t>
      </w:r>
      <w:r w:rsidRPr="00FE308F">
        <w:rPr>
          <w:i/>
          <w:iCs/>
        </w:rPr>
        <w:t>FDA</w:t>
      </w:r>
      <w:r w:rsidRPr="00FE308F">
        <w:t>, https://www.fda.gov/about-fda/reports/22-case-studies-where-phase-2-and-phase-3-trials-had-divergent-results (2019, accessed 11 October 2020).</w:t>
      </w:r>
    </w:p>
    <w:p w14:paraId="23650FC8" w14:textId="77777777" w:rsidR="00FE308F" w:rsidRPr="00FE308F" w:rsidRDefault="00FE308F" w:rsidP="00FE308F">
      <w:pPr>
        <w:pStyle w:val="Bibliography"/>
      </w:pPr>
      <w:r w:rsidRPr="00FE308F">
        <w:t xml:space="preserve">35. </w:t>
      </w:r>
      <w:r w:rsidRPr="00FE308F">
        <w:tab/>
        <w:t xml:space="preserve">Howard RB, Sayeed I, Stein DG. Suboptimal Dosing Parameters as Possible Factors in the Negative Phase III Clinical Trials of Progesterone for Traumatic Brain Injury. </w:t>
      </w:r>
      <w:r w:rsidRPr="00FE308F">
        <w:rPr>
          <w:i/>
          <w:iCs/>
        </w:rPr>
        <w:t>J Neurotrauma</w:t>
      </w:r>
      <w:r w:rsidRPr="00FE308F">
        <w:t xml:space="preserve"> 2017; 34: 1915–1918.</w:t>
      </w:r>
    </w:p>
    <w:p w14:paraId="771B3229" w14:textId="77777777" w:rsidR="00FE308F" w:rsidRPr="00FE308F" w:rsidRDefault="00FE308F" w:rsidP="00FE308F">
      <w:pPr>
        <w:pStyle w:val="Bibliography"/>
      </w:pPr>
      <w:r w:rsidRPr="00FE308F">
        <w:t xml:space="preserve">36. </w:t>
      </w:r>
      <w:r w:rsidRPr="00FE308F">
        <w:tab/>
        <w:t xml:space="preserve">Lammertse D, Tuszynski M, Steeves J, et al. Guidelines for the conduct of clinical trials for spinal cord injury as developed by the ICCP panel: clinical trial design. </w:t>
      </w:r>
      <w:r w:rsidRPr="00FE308F">
        <w:rPr>
          <w:i/>
          <w:iCs/>
        </w:rPr>
        <w:t>Spinal Cord</w:t>
      </w:r>
      <w:r w:rsidRPr="00FE308F">
        <w:t xml:space="preserve"> 2007; 45: 232–242.</w:t>
      </w:r>
    </w:p>
    <w:p w14:paraId="69604C2C" w14:textId="77777777" w:rsidR="00FE308F" w:rsidRPr="00FE308F" w:rsidRDefault="00FE308F" w:rsidP="00FE308F">
      <w:pPr>
        <w:pStyle w:val="Bibliography"/>
      </w:pPr>
      <w:r w:rsidRPr="00FE308F">
        <w:t xml:space="preserve">37. </w:t>
      </w:r>
      <w:r w:rsidRPr="00FE308F">
        <w:tab/>
        <w:t xml:space="preserve">Stein DG. Lost in translation: understanding the failure of the progesterone/traumatic brain injury Phase III trials. </w:t>
      </w:r>
      <w:r w:rsidRPr="00FE308F">
        <w:rPr>
          <w:i/>
          <w:iCs/>
        </w:rPr>
        <w:t>Future Neurology</w:t>
      </w:r>
      <w:r w:rsidRPr="00FE308F">
        <w:t xml:space="preserve"> 2016; 11: 9–13.</w:t>
      </w:r>
    </w:p>
    <w:p w14:paraId="2E5728CD" w14:textId="77777777" w:rsidR="00FE308F" w:rsidRPr="00FE308F" w:rsidRDefault="00FE308F" w:rsidP="00FE308F">
      <w:pPr>
        <w:pStyle w:val="Bibliography"/>
      </w:pPr>
      <w:r w:rsidRPr="00FE308F">
        <w:t xml:space="preserve">38. </w:t>
      </w:r>
      <w:r w:rsidRPr="00FE308F">
        <w:tab/>
        <w:t xml:space="preserve">Bullock MR, Merchant RE, Choi SC, et al. Outcome measures for clinical trials in neurotrauma. </w:t>
      </w:r>
      <w:r w:rsidRPr="00FE308F">
        <w:rPr>
          <w:i/>
          <w:iCs/>
        </w:rPr>
        <w:t>Neurosurg Focus</w:t>
      </w:r>
      <w:r w:rsidRPr="00FE308F">
        <w:t xml:space="preserve"> 2002; 13: ECP1.</w:t>
      </w:r>
    </w:p>
    <w:p w14:paraId="60C4FAC4" w14:textId="77777777" w:rsidR="00FE308F" w:rsidRPr="00FE308F" w:rsidRDefault="00FE308F" w:rsidP="00FE308F">
      <w:pPr>
        <w:pStyle w:val="Bibliography"/>
      </w:pPr>
      <w:r w:rsidRPr="00FE308F">
        <w:t xml:space="preserve">39. </w:t>
      </w:r>
      <w:r w:rsidRPr="00FE308F">
        <w:tab/>
        <w:t xml:space="preserve">Peck CC, Cross JT. “Getting the Dose Right”: Facts, a Blueprint, and Encouragements. </w:t>
      </w:r>
      <w:r w:rsidRPr="00FE308F">
        <w:rPr>
          <w:i/>
          <w:iCs/>
        </w:rPr>
        <w:t>Clinical Pharmacology &amp; Therapeutics</w:t>
      </w:r>
      <w:r w:rsidRPr="00FE308F">
        <w:t xml:space="preserve"> 2007; 82: 12–14.</w:t>
      </w:r>
    </w:p>
    <w:p w14:paraId="7FD5172D" w14:textId="77777777" w:rsidR="00FE308F" w:rsidRPr="00FE308F" w:rsidRDefault="00FE308F" w:rsidP="00FE308F">
      <w:pPr>
        <w:pStyle w:val="Bibliography"/>
      </w:pPr>
      <w:r w:rsidRPr="00FE308F">
        <w:t xml:space="preserve">40. </w:t>
      </w:r>
      <w:r w:rsidRPr="00FE308F">
        <w:tab/>
        <w:t xml:space="preserve">Peck C. Preventing Postmarketing Changes in Recommended Doses and Marketing Withdrawals. In: Venitz J, Sittner W (eds) </w:t>
      </w:r>
      <w:r w:rsidRPr="00FE308F">
        <w:rPr>
          <w:i/>
          <w:iCs/>
        </w:rPr>
        <w:t>Appropriate Dose Selection — How to Optimize Clinical Drug Development</w:t>
      </w:r>
      <w:r w:rsidRPr="00FE308F">
        <w:t>. Berlin, Heidelberg: Springer, 2007, pp. 209–216.</w:t>
      </w:r>
    </w:p>
    <w:p w14:paraId="2CE721B8" w14:textId="77777777" w:rsidR="00FE308F" w:rsidRPr="00FE308F" w:rsidRDefault="00FE308F" w:rsidP="00FE308F">
      <w:pPr>
        <w:pStyle w:val="Bibliography"/>
      </w:pPr>
      <w:r w:rsidRPr="00FE308F">
        <w:t xml:space="preserve">41. </w:t>
      </w:r>
      <w:r w:rsidRPr="00FE308F">
        <w:tab/>
        <w:t xml:space="preserve">Cross J, Lee H, Westelinck A, et al. Postmarketing drug dosage changes of 499 FDA-approved new molecular entities, 1980-1999. </w:t>
      </w:r>
      <w:r w:rsidRPr="00FE308F">
        <w:rPr>
          <w:i/>
          <w:iCs/>
        </w:rPr>
        <w:t>Pharmacoepidemiol Drug Saf</w:t>
      </w:r>
      <w:r w:rsidRPr="00FE308F">
        <w:t xml:space="preserve"> 2002; 11: 439–446.</w:t>
      </w:r>
    </w:p>
    <w:p w14:paraId="3A0559CC" w14:textId="77777777" w:rsidR="00FE308F" w:rsidRPr="00FE308F" w:rsidRDefault="00FE308F" w:rsidP="00FE308F">
      <w:pPr>
        <w:pStyle w:val="Bibliography"/>
      </w:pPr>
      <w:r w:rsidRPr="00FE308F">
        <w:lastRenderedPageBreak/>
        <w:t xml:space="preserve">42. </w:t>
      </w:r>
      <w:r w:rsidRPr="00FE308F">
        <w:tab/>
        <w:t xml:space="preserve">Greenberg BD, Carrillo MC, Ryan JM, et al. Improving Alzheimer’s disease phase II clinical trials. </w:t>
      </w:r>
      <w:r w:rsidRPr="00FE308F">
        <w:rPr>
          <w:i/>
          <w:iCs/>
        </w:rPr>
        <w:t>Alzheimers Dement</w:t>
      </w:r>
      <w:r w:rsidRPr="00FE308F">
        <w:t xml:space="preserve"> 2013; 9: 39–49.</w:t>
      </w:r>
    </w:p>
    <w:p w14:paraId="7A52CBA9" w14:textId="77777777" w:rsidR="00FE308F" w:rsidRPr="00FE308F" w:rsidRDefault="00FE308F" w:rsidP="00FE308F">
      <w:pPr>
        <w:pStyle w:val="Bibliography"/>
      </w:pPr>
      <w:r w:rsidRPr="00FE308F">
        <w:t xml:space="preserve">43. </w:t>
      </w:r>
      <w:r w:rsidRPr="00FE308F">
        <w:tab/>
        <w:t xml:space="preserve">Vissers MFJM, Heuberger JAAC, Groeneveld GJ. Targeting for Success: Demonstrating Proof-of-Concept with Mechanistic Early Phase Clinical Pharmacology Studies for Disease-Modification in Neurodegenerative Disorders. </w:t>
      </w:r>
      <w:r w:rsidRPr="00FE308F">
        <w:rPr>
          <w:i/>
          <w:iCs/>
        </w:rPr>
        <w:t>Int J Mol Sci</w:t>
      </w:r>
      <w:r w:rsidRPr="00FE308F">
        <w:t xml:space="preserve"> 2021; 22: 1615.</w:t>
      </w:r>
    </w:p>
    <w:p w14:paraId="555C0974" w14:textId="77777777" w:rsidR="00FE308F" w:rsidRPr="00FE308F" w:rsidRDefault="00FE308F" w:rsidP="00FE308F">
      <w:pPr>
        <w:pStyle w:val="Bibliography"/>
      </w:pPr>
      <w:r w:rsidRPr="00FE308F">
        <w:t xml:space="preserve">44. </w:t>
      </w:r>
      <w:r w:rsidRPr="00FE308F">
        <w:tab/>
        <w:t xml:space="preserve">Potter WZ. Optimizing early Go/No Go decisions in CNS drug development. </w:t>
      </w:r>
      <w:r w:rsidRPr="00FE308F">
        <w:rPr>
          <w:i/>
          <w:iCs/>
        </w:rPr>
        <w:t>Expert Rev Clin Pharmacol</w:t>
      </w:r>
      <w:r w:rsidRPr="00FE308F">
        <w:t xml:space="preserve"> 2015; 8: 155–157.</w:t>
      </w:r>
    </w:p>
    <w:p w14:paraId="46E3991B" w14:textId="77777777" w:rsidR="00FE308F" w:rsidRPr="00FE308F" w:rsidRDefault="00FE308F" w:rsidP="00FE308F">
      <w:pPr>
        <w:pStyle w:val="Bibliography"/>
      </w:pPr>
      <w:r w:rsidRPr="00FE308F">
        <w:t xml:space="preserve">45. </w:t>
      </w:r>
      <w:r w:rsidRPr="00FE308F">
        <w:tab/>
        <w:t xml:space="preserve">A controlled trial of recombinant methionyl human BDNF in ALS: The BDNF Study Group (Phase III). </w:t>
      </w:r>
      <w:r w:rsidRPr="00FE308F">
        <w:rPr>
          <w:i/>
          <w:iCs/>
        </w:rPr>
        <w:t>Neurology</w:t>
      </w:r>
      <w:r w:rsidRPr="00FE308F">
        <w:t xml:space="preserve"> 1999; 52: 1427–1433.</w:t>
      </w:r>
    </w:p>
    <w:p w14:paraId="24758537" w14:textId="77777777" w:rsidR="00FE308F" w:rsidRPr="00FE308F" w:rsidRDefault="00FE308F" w:rsidP="00FE308F">
      <w:pPr>
        <w:pStyle w:val="Bibliography"/>
      </w:pPr>
      <w:r w:rsidRPr="00FE308F">
        <w:t xml:space="preserve">46. </w:t>
      </w:r>
      <w:r w:rsidRPr="00FE308F">
        <w:tab/>
        <w:t xml:space="preserve">Selkoe DJ. Resolving controversies on the path to Alzheimer’s therapeutics. </w:t>
      </w:r>
      <w:r w:rsidRPr="00FE308F">
        <w:rPr>
          <w:i/>
          <w:iCs/>
        </w:rPr>
        <w:t>Nat Med</w:t>
      </w:r>
      <w:r w:rsidRPr="00FE308F">
        <w:t xml:space="preserve"> 2011; 17: 1060–1065.</w:t>
      </w:r>
    </w:p>
    <w:p w14:paraId="4B8451BE" w14:textId="77777777" w:rsidR="00FE308F" w:rsidRPr="00FE308F" w:rsidRDefault="00FE308F" w:rsidP="00FE308F">
      <w:pPr>
        <w:pStyle w:val="Bibliography"/>
      </w:pPr>
      <w:r w:rsidRPr="00FE308F">
        <w:t xml:space="preserve">47. </w:t>
      </w:r>
      <w:r w:rsidRPr="00FE308F">
        <w:tab/>
        <w:t xml:space="preserve">Feltner DE, Evans KR. Phase II development and the path to personalized medicine in CNS disease. </w:t>
      </w:r>
      <w:r w:rsidRPr="00FE308F">
        <w:rPr>
          <w:i/>
          <w:iCs/>
        </w:rPr>
        <w:t>Essential CNS Drug Development</w:t>
      </w:r>
      <w:r w:rsidRPr="00FE308F">
        <w:t xml:space="preserve"> 2012; 70–91.</w:t>
      </w:r>
    </w:p>
    <w:p w14:paraId="2E40B9CB" w14:textId="77777777" w:rsidR="00FE308F" w:rsidRPr="00FE308F" w:rsidRDefault="00FE308F" w:rsidP="00FE308F">
      <w:pPr>
        <w:pStyle w:val="Bibliography"/>
      </w:pPr>
      <w:r w:rsidRPr="00FE308F">
        <w:t xml:space="preserve">48. </w:t>
      </w:r>
      <w:r w:rsidRPr="00FE308F">
        <w:tab/>
        <w:t xml:space="preserve">Kimmelman J, London AJ. The Structure of Clinical Translation: Efficiency, Information, and Ethics. </w:t>
      </w:r>
      <w:r w:rsidRPr="00FE308F">
        <w:rPr>
          <w:i/>
          <w:iCs/>
        </w:rPr>
        <w:t>Hastings Center Report</w:t>
      </w:r>
      <w:r w:rsidRPr="00FE308F">
        <w:t xml:space="preserve"> 2015; 45: 27–39.</w:t>
      </w:r>
    </w:p>
    <w:p w14:paraId="04247D70" w14:textId="77777777" w:rsidR="00FE308F" w:rsidRPr="00FE308F" w:rsidRDefault="00FE308F" w:rsidP="00FE308F">
      <w:pPr>
        <w:pStyle w:val="Bibliography"/>
      </w:pPr>
      <w:r w:rsidRPr="00FE308F">
        <w:t xml:space="preserve">49. </w:t>
      </w:r>
      <w:r w:rsidRPr="00FE308F">
        <w:tab/>
        <w:t xml:space="preserve">Kesselheim AS, Hwang TJ, Franklin JM. Two decades of new drug development for central nervous system disorders. </w:t>
      </w:r>
      <w:r w:rsidRPr="00FE308F">
        <w:rPr>
          <w:i/>
          <w:iCs/>
        </w:rPr>
        <w:t>Nature Reviews Drug Discovery</w:t>
      </w:r>
      <w:r w:rsidRPr="00FE308F">
        <w:t xml:space="preserve"> 2015; 14: 815–816.</w:t>
      </w:r>
    </w:p>
    <w:p w14:paraId="06ECD941" w14:textId="77777777" w:rsidR="00FE308F" w:rsidRPr="00FE308F" w:rsidRDefault="00FE308F" w:rsidP="00FE308F">
      <w:pPr>
        <w:pStyle w:val="Bibliography"/>
      </w:pPr>
      <w:r w:rsidRPr="00FE308F">
        <w:t xml:space="preserve">50. </w:t>
      </w:r>
      <w:r w:rsidRPr="00FE308F">
        <w:tab/>
        <w:t xml:space="preserve">London AJ, Kimmelman J. Why clinical translation cannot succeed without failure. </w:t>
      </w:r>
      <w:r w:rsidRPr="00FE308F">
        <w:rPr>
          <w:i/>
          <w:iCs/>
        </w:rPr>
        <w:t>eLife</w:t>
      </w:r>
      <w:r w:rsidRPr="00FE308F">
        <w:t xml:space="preserve"> 2015; 4: e12844.</w:t>
      </w:r>
    </w:p>
    <w:p w14:paraId="4757427E" w14:textId="77777777" w:rsidR="00FE308F" w:rsidRPr="00FE308F" w:rsidRDefault="00FE308F" w:rsidP="00FE308F">
      <w:pPr>
        <w:pStyle w:val="Bibliography"/>
      </w:pPr>
      <w:r w:rsidRPr="00FE308F">
        <w:t xml:space="preserve">51. </w:t>
      </w:r>
      <w:r w:rsidRPr="00FE308F">
        <w:tab/>
        <w:t xml:space="preserve">Rubinstein LV, Korn EL, Freidlin B, et al. Design issues of randomized phase II trials and a proposal for phase II screening trials. </w:t>
      </w:r>
      <w:r w:rsidRPr="00FE308F">
        <w:rPr>
          <w:i/>
          <w:iCs/>
        </w:rPr>
        <w:t>J Clin Oncol</w:t>
      </w:r>
      <w:r w:rsidRPr="00FE308F">
        <w:t xml:space="preserve"> 2005; 23: 7199–7206.</w:t>
      </w:r>
    </w:p>
    <w:p w14:paraId="799EB83B" w14:textId="77777777" w:rsidR="00FE308F" w:rsidRPr="00FE308F" w:rsidRDefault="00FE308F" w:rsidP="00FE308F">
      <w:pPr>
        <w:pStyle w:val="Bibliography"/>
      </w:pPr>
      <w:r w:rsidRPr="00FE308F">
        <w:t xml:space="preserve">52. </w:t>
      </w:r>
      <w:r w:rsidRPr="00FE308F">
        <w:tab/>
        <w:t xml:space="preserve">Speich B, von Niederhäusern B, Schur N, et al. Systematic review on costs and resource use of randomized clinical trials shows a lack of transparent and comprehensive data. </w:t>
      </w:r>
      <w:r w:rsidRPr="00FE308F">
        <w:rPr>
          <w:i/>
          <w:iCs/>
        </w:rPr>
        <w:t>J Clin Epidemiol</w:t>
      </w:r>
      <w:r w:rsidRPr="00FE308F">
        <w:t xml:space="preserve"> 2018; 96: 1–11.</w:t>
      </w:r>
    </w:p>
    <w:p w14:paraId="590EB52E" w14:textId="77777777" w:rsidR="00FE308F" w:rsidRPr="00FE308F" w:rsidRDefault="00FE308F" w:rsidP="00FE308F">
      <w:pPr>
        <w:pStyle w:val="Bibliography"/>
      </w:pPr>
      <w:r w:rsidRPr="00FE308F">
        <w:t xml:space="preserve">53. </w:t>
      </w:r>
      <w:r w:rsidRPr="00FE308F">
        <w:tab/>
        <w:t xml:space="preserve">Martin L, Hutchens M, Hawkins C, et al. How much do clinical trials cost? </w:t>
      </w:r>
      <w:r w:rsidRPr="00FE308F">
        <w:rPr>
          <w:i/>
          <w:iCs/>
        </w:rPr>
        <w:t>Nat Rev Drug Discov</w:t>
      </w:r>
      <w:r w:rsidRPr="00FE308F">
        <w:t xml:space="preserve"> 2017; 16: 381–382.</w:t>
      </w:r>
    </w:p>
    <w:p w14:paraId="24498865" w14:textId="77777777" w:rsidR="00FE308F" w:rsidRPr="00FE308F" w:rsidRDefault="00FE308F" w:rsidP="00FE308F">
      <w:pPr>
        <w:pStyle w:val="Bibliography"/>
      </w:pPr>
      <w:r w:rsidRPr="00FE308F">
        <w:t xml:space="preserve">54. </w:t>
      </w:r>
      <w:r w:rsidRPr="00FE308F">
        <w:tab/>
        <w:t xml:space="preserve">Nipp RD, Lee H, Gorton E, et al. Addressing the Financial Burden of Cancer Clinical Trial Participation: Longitudinal Effects of an Equity Intervention. </w:t>
      </w:r>
      <w:r w:rsidRPr="00FE308F">
        <w:rPr>
          <w:i/>
          <w:iCs/>
        </w:rPr>
        <w:t>Oncologist</w:t>
      </w:r>
      <w:r w:rsidRPr="00FE308F">
        <w:t xml:space="preserve"> 2019; 24: 1048–1055.</w:t>
      </w:r>
    </w:p>
    <w:p w14:paraId="340246A3" w14:textId="77777777" w:rsidR="00FE308F" w:rsidRPr="00FE308F" w:rsidRDefault="00FE308F" w:rsidP="00FE308F">
      <w:pPr>
        <w:pStyle w:val="Bibliography"/>
      </w:pPr>
      <w:r w:rsidRPr="00FE308F">
        <w:t xml:space="preserve">55. </w:t>
      </w:r>
      <w:r w:rsidRPr="00FE308F">
        <w:tab/>
        <w:t xml:space="preserve">Munro AJ, Sebag-Montefiore D. Opportunity cost--a neglected aspect of cancer treatment. </w:t>
      </w:r>
      <w:r w:rsidRPr="00FE308F">
        <w:rPr>
          <w:i/>
          <w:iCs/>
        </w:rPr>
        <w:t>Br J Cancer</w:t>
      </w:r>
      <w:r w:rsidRPr="00FE308F">
        <w:t xml:space="preserve"> 1992; 65: 309–310.</w:t>
      </w:r>
    </w:p>
    <w:p w14:paraId="565C9AAE" w14:textId="77777777" w:rsidR="00FE308F" w:rsidRPr="00FE308F" w:rsidRDefault="00FE308F" w:rsidP="00FE308F">
      <w:pPr>
        <w:pStyle w:val="Bibliography"/>
      </w:pPr>
      <w:r w:rsidRPr="00FE308F">
        <w:t xml:space="preserve">56. </w:t>
      </w:r>
      <w:r w:rsidRPr="00FE308F">
        <w:tab/>
        <w:t xml:space="preserve">Henry DH, Viswanathan HN, Elkin EP, et al. Symptoms and treatment burden associated with cancer treatment: results from a cross-sectional national survey in the U.S. </w:t>
      </w:r>
      <w:r w:rsidRPr="00FE308F">
        <w:rPr>
          <w:i/>
          <w:iCs/>
        </w:rPr>
        <w:t>Support Care Cancer</w:t>
      </w:r>
      <w:r w:rsidRPr="00FE308F">
        <w:t xml:space="preserve"> 2008; 16: 791–801.</w:t>
      </w:r>
    </w:p>
    <w:p w14:paraId="39A6D948" w14:textId="77777777" w:rsidR="00FE308F" w:rsidRPr="00FE308F" w:rsidRDefault="00FE308F" w:rsidP="00FE308F">
      <w:pPr>
        <w:pStyle w:val="Bibliography"/>
      </w:pPr>
      <w:r w:rsidRPr="00FE308F">
        <w:lastRenderedPageBreak/>
        <w:t xml:space="preserve">57. </w:t>
      </w:r>
      <w:r w:rsidRPr="00FE308F">
        <w:tab/>
        <w:t xml:space="preserve">Bange EM, Doucette A, Gabriel PE, et al. Opportunity Costs of Receiving Palliative Chemotherapy for Metastatic Pancreatic Ductal Adenocarcinoma. </w:t>
      </w:r>
      <w:r w:rsidRPr="00FE308F">
        <w:rPr>
          <w:i/>
          <w:iCs/>
        </w:rPr>
        <w:t>JCO Oncology Practice</w:t>
      </w:r>
      <w:r w:rsidRPr="00FE308F">
        <w:t>. Epub ahead of print 4 March 2020. DOI: 10.1200/JOP.19.00328.</w:t>
      </w:r>
    </w:p>
    <w:p w14:paraId="50EA715A" w14:textId="77777777" w:rsidR="00FE308F" w:rsidRPr="00FE308F" w:rsidRDefault="00FE308F" w:rsidP="00FE308F">
      <w:pPr>
        <w:pStyle w:val="Bibliography"/>
      </w:pPr>
      <w:r w:rsidRPr="00FE308F">
        <w:t xml:space="preserve">58. </w:t>
      </w:r>
      <w:r w:rsidRPr="00FE308F">
        <w:tab/>
        <w:t xml:space="preserve">Freedman B. Equipoise and the Ethics of Clinical Research. </w:t>
      </w:r>
      <w:r w:rsidRPr="00FE308F">
        <w:rPr>
          <w:i/>
          <w:iCs/>
        </w:rPr>
        <w:t>New England Journal of Medicine</w:t>
      </w:r>
      <w:r w:rsidRPr="00FE308F">
        <w:t xml:space="preserve"> 1987; 317: 141–145.</w:t>
      </w:r>
    </w:p>
    <w:p w14:paraId="09FFA660" w14:textId="1B415944" w:rsidR="000B4596" w:rsidRDefault="00000000" w:rsidP="00A841BF">
      <w:r>
        <w:fldChar w:fldCharType="end"/>
      </w:r>
    </w:p>
    <w:p w14:paraId="4EC21D98" w14:textId="07F637D9" w:rsidR="00A841BF" w:rsidRDefault="00A841BF" w:rsidP="00A841BF"/>
    <w:p w14:paraId="17D86CAF" w14:textId="48D628F6" w:rsidR="00A841BF" w:rsidRPr="00A841BF" w:rsidRDefault="00A841BF" w:rsidP="00A841BF"/>
    <w:sectPr w:rsidR="00A841BF" w:rsidRPr="00A841BF" w:rsidSect="003C2917">
      <w:footerReference w:type="even"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Jonathan Kimmelman, Dr." w:date="2023-03-22T14:45:00Z" w:initials="JKD">
    <w:p w14:paraId="4CDC8798" w14:textId="77777777" w:rsidR="00230AA4" w:rsidRDefault="00230AA4" w:rsidP="002E2219">
      <w:r>
        <w:rPr>
          <w:rStyle w:val="CommentReference"/>
        </w:rPr>
        <w:annotationRef/>
      </w:r>
      <w:r>
        <w:rPr>
          <w:color w:val="000000"/>
          <w:sz w:val="20"/>
          <w:szCs w:val="20"/>
        </w:rPr>
        <w:t>better word- this sounds vague</w:t>
      </w:r>
    </w:p>
  </w:comment>
  <w:comment w:id="35" w:author="Jonathan Kimmelman, Dr." w:date="2023-03-22T14:47:00Z" w:initials="JKD">
    <w:p w14:paraId="72C9FDC5" w14:textId="77777777" w:rsidR="00230AA4" w:rsidRDefault="00230AA4" w:rsidP="00DF0063">
      <w:r>
        <w:rPr>
          <w:rStyle w:val="CommentReference"/>
        </w:rPr>
        <w:annotationRef/>
      </w:r>
      <w:r>
        <w:rPr>
          <w:color w:val="000000"/>
          <w:sz w:val="20"/>
          <w:szCs w:val="20"/>
        </w:rPr>
        <w:t>is MTD the standard in neurology? not sure it is. usually some PK endpoint.</w:t>
      </w:r>
    </w:p>
  </w:comment>
  <w:comment w:id="88" w:author="Jonathan Kimmelman, Dr." w:date="2023-03-22T14:55:00Z" w:initials="JKD">
    <w:p w14:paraId="0FD2DC98" w14:textId="4064D84B" w:rsidR="00DE5229" w:rsidRDefault="00DE5229" w:rsidP="00210A9C">
      <w:r>
        <w:rPr>
          <w:rStyle w:val="CommentReference"/>
        </w:rPr>
        <w:annotationRef/>
      </w:r>
      <w:r>
        <w:rPr>
          <w:color w:val="000000"/>
          <w:sz w:val="20"/>
          <w:szCs w:val="20"/>
        </w:rPr>
        <w:t>what are the concerns? please enumerate. i suspect dose is a big one.</w:t>
      </w:r>
    </w:p>
    <w:p w14:paraId="27656160" w14:textId="77777777" w:rsidR="00DE5229" w:rsidRDefault="00DE5229" w:rsidP="00210A9C"/>
    <w:p w14:paraId="704E236E" w14:textId="77777777" w:rsidR="00DE5229" w:rsidRDefault="00DE5229" w:rsidP="00210A9C">
      <w:r>
        <w:rPr>
          <w:color w:val="000000"/>
          <w:sz w:val="20"/>
          <w:szCs w:val="20"/>
        </w:rPr>
        <w:t>also made me wonder? if dose is not explored in p2, does that mean a much bigger p3 trial (since many dose arms)?</w:t>
      </w:r>
    </w:p>
  </w:comment>
  <w:comment w:id="105" w:author="Jonathan Kimmelman, Dr." w:date="2023-03-22T14:59:00Z" w:initials="JKD">
    <w:p w14:paraId="3899C99F" w14:textId="77777777" w:rsidR="00115CD2" w:rsidRDefault="00115CD2" w:rsidP="00EB7C8F">
      <w:r>
        <w:rPr>
          <w:rStyle w:val="CommentReference"/>
        </w:rPr>
        <w:annotationRef/>
      </w:r>
      <w:r>
        <w:rPr>
          <w:color w:val="000000"/>
          <w:sz w:val="20"/>
          <w:szCs w:val="20"/>
        </w:rPr>
        <w:t>avoid ‘it’ as subject- passive!</w:t>
      </w:r>
    </w:p>
  </w:comment>
  <w:comment w:id="113" w:author="Hannah Moyer" w:date="2023-03-19T16:56:00Z" w:initials="HM">
    <w:p w14:paraId="021ED2CB" w14:textId="1A0C14FF" w:rsidR="008B5D00" w:rsidRDefault="008B5D00" w:rsidP="008944F3">
      <w:r>
        <w:rPr>
          <w:rStyle w:val="CommentReference"/>
        </w:rPr>
        <w:annotationRef/>
      </w:r>
      <w:r>
        <w:rPr>
          <w:sz w:val="20"/>
          <w:szCs w:val="20"/>
        </w:rPr>
        <w:t xml:space="preserve">Ed korn arguing for late stage determination of dose: </w:t>
      </w:r>
    </w:p>
    <w:p w14:paraId="73897881" w14:textId="77777777" w:rsidR="008B5D00" w:rsidRDefault="008B5D00" w:rsidP="008944F3">
      <w:r>
        <w:rPr>
          <w:i/>
          <w:iCs/>
          <w:sz w:val="20"/>
          <w:szCs w:val="20"/>
        </w:rPr>
        <w:t>Dose optimization during drug development: whether</w:t>
      </w:r>
    </w:p>
    <w:p w14:paraId="7BE0E6FF" w14:textId="77777777" w:rsidR="008B5D00" w:rsidRDefault="008B5D00" w:rsidP="008944F3">
      <w:r>
        <w:rPr>
          <w:i/>
          <w:iCs/>
          <w:sz w:val="20"/>
          <w:szCs w:val="20"/>
        </w:rPr>
        <w:t>and when to optimize</w:t>
      </w:r>
    </w:p>
    <w:p w14:paraId="04476192" w14:textId="77777777" w:rsidR="008B5D00" w:rsidRDefault="008B5D00" w:rsidP="008944F3">
      <w:r>
        <w:rPr>
          <w:i/>
          <w:iCs/>
          <w:sz w:val="20"/>
          <w:szCs w:val="20"/>
        </w:rPr>
        <w:t>https://academic.oup.com/jnci/advance-article/doi/10.1093/jnci/djac232/6935793</w:t>
      </w:r>
    </w:p>
  </w:comment>
  <w:comment w:id="122" w:author="Jonathan Kimmelman, Dr." w:date="2023-03-22T15:03:00Z" w:initials="JKD">
    <w:p w14:paraId="6DB13D24" w14:textId="77777777" w:rsidR="00115CD2" w:rsidRDefault="00115CD2" w:rsidP="006B31BB">
      <w:r>
        <w:rPr>
          <w:rStyle w:val="CommentReference"/>
        </w:rPr>
        <w:annotationRef/>
      </w:r>
      <w:r>
        <w:rPr>
          <w:color w:val="000000"/>
          <w:sz w:val="20"/>
          <w:szCs w:val="20"/>
        </w:rPr>
        <w:t>late subject for sentence</w:t>
      </w:r>
    </w:p>
  </w:comment>
  <w:comment w:id="143" w:author="Jonathan Kimmelman, Dr." w:date="2023-03-22T15:04:00Z" w:initials="JKD">
    <w:p w14:paraId="5C2428CB" w14:textId="77777777" w:rsidR="00115CD2" w:rsidRDefault="00115CD2" w:rsidP="002C3DC8">
      <w:r>
        <w:rPr>
          <w:rStyle w:val="CommentReference"/>
        </w:rPr>
        <w:annotationRef/>
      </w:r>
      <w:r>
        <w:rPr>
          <w:color w:val="000000"/>
          <w:sz w:val="20"/>
          <w:szCs w:val="20"/>
        </w:rPr>
        <w:t>blech!</w:t>
      </w:r>
    </w:p>
  </w:comment>
  <w:comment w:id="156" w:author="Jonathan Kimmelman, Dr." w:date="2023-03-22T15:06:00Z" w:initials="JKD">
    <w:p w14:paraId="066C26EF" w14:textId="77777777" w:rsidR="00115CD2" w:rsidRDefault="00115CD2" w:rsidP="00BB7A13">
      <w:r>
        <w:rPr>
          <w:rStyle w:val="CommentReference"/>
        </w:rPr>
        <w:annotationRef/>
      </w:r>
      <w:r>
        <w:rPr>
          <w:color w:val="000000"/>
          <w:sz w:val="20"/>
          <w:szCs w:val="20"/>
        </w:rPr>
        <w:t>interesting. what predictions would u make for bypass v nonbypass based on this hypothesis?</w:t>
      </w:r>
    </w:p>
    <w:p w14:paraId="7E1E52E5" w14:textId="77777777" w:rsidR="00115CD2" w:rsidRDefault="00115CD2" w:rsidP="00BB7A13"/>
    <w:p w14:paraId="239C0202" w14:textId="77777777" w:rsidR="00115CD2" w:rsidRDefault="00115CD2" w:rsidP="00BB7A13">
      <w:r>
        <w:rPr>
          <w:color w:val="000000"/>
          <w:sz w:val="20"/>
          <w:szCs w:val="20"/>
        </w:rPr>
        <w:t>might expect: greater discussion of dose after trials fail if bypass p2. might expect more dose arms in bypass arm of P3 trial. might expect greater safety events in the highest dose arm for P3 trials that bypass vs. those that do not? maybe add this to ur study!</w:t>
      </w:r>
    </w:p>
  </w:comment>
  <w:comment w:id="157" w:author="Hannah Moyer" w:date="2023-04-03T17:00:00Z" w:initials="HM">
    <w:p w14:paraId="4E9F44B3" w14:textId="77777777" w:rsidR="00BA3FA5" w:rsidRDefault="00BA3FA5" w:rsidP="001751AD">
      <w:r>
        <w:rPr>
          <w:rStyle w:val="CommentReference"/>
        </w:rPr>
        <w:annotationRef/>
      </w:r>
      <w:r>
        <w:rPr>
          <w:color w:val="000000"/>
          <w:sz w:val="20"/>
          <w:szCs w:val="20"/>
        </w:rPr>
        <w:t>agree with all of this. if we see lower chance of success in the P3 trials that bypassed this also may be due to lack of dose relationship evidence. We did not use dose as matching criteria and did not extract it. Would be a good follow up project</w:t>
      </w:r>
    </w:p>
  </w:comment>
  <w:comment w:id="184" w:author="Jonathan Kimmelman, Dr." w:date="2023-03-22T15:08:00Z" w:initials="JKD">
    <w:p w14:paraId="3FBDE3A4" w14:textId="77777777" w:rsidR="00115CD2" w:rsidRDefault="00115CD2" w:rsidP="00382109">
      <w:r>
        <w:rPr>
          <w:rStyle w:val="CommentReference"/>
        </w:rPr>
        <w:annotationRef/>
      </w:r>
      <w:r>
        <w:rPr>
          <w:color w:val="000000"/>
          <w:sz w:val="20"/>
          <w:szCs w:val="20"/>
        </w:rPr>
        <w:t>??</w:t>
      </w:r>
    </w:p>
  </w:comment>
  <w:comment w:id="190" w:author="Jonathan Kimmelman, Dr." w:date="2023-03-22T15:10:00Z" w:initials="JKD">
    <w:p w14:paraId="6B2AF0FA" w14:textId="77777777" w:rsidR="0097021A" w:rsidRDefault="0097021A" w:rsidP="004D4C0A">
      <w:r>
        <w:rPr>
          <w:rStyle w:val="CommentReference"/>
        </w:rPr>
        <w:annotationRef/>
      </w:r>
      <w:r>
        <w:rPr>
          <w:color w:val="000000"/>
          <w:sz w:val="20"/>
          <w:szCs w:val="20"/>
        </w:rPr>
        <w:t>avoid passive. write “Several P3 trials initiated for...</w:t>
      </w:r>
    </w:p>
  </w:comment>
  <w:comment w:id="218" w:author="Jonathan Kimmelman, Dr." w:date="2023-03-22T15:11:00Z" w:initials="JKD">
    <w:p w14:paraId="1C47DE95" w14:textId="77777777" w:rsidR="0097021A" w:rsidRDefault="0097021A" w:rsidP="00BF2320">
      <w:r>
        <w:rPr>
          <w:rStyle w:val="CommentReference"/>
        </w:rPr>
        <w:annotationRef/>
      </w:r>
      <w:r>
        <w:rPr>
          <w:color w:val="000000"/>
          <w:sz w:val="20"/>
          <w:szCs w:val="20"/>
        </w:rPr>
        <w:t>??</w:t>
      </w:r>
    </w:p>
  </w:comment>
  <w:comment w:id="261" w:author="Hannah Moyer" w:date="2023-04-04T14:16:00Z" w:initials="HM">
    <w:p w14:paraId="367560E8" w14:textId="77777777" w:rsidR="00D83349" w:rsidRDefault="00D83349" w:rsidP="008C64F6">
      <w:r>
        <w:rPr>
          <w:rStyle w:val="CommentReference"/>
        </w:rPr>
        <w:annotationRef/>
      </w:r>
      <w:r>
        <w:rPr>
          <w:color w:val="000000"/>
          <w:sz w:val="20"/>
          <w:szCs w:val="20"/>
        </w:rPr>
        <w:t>Where Jk stopped</w:t>
      </w:r>
    </w:p>
  </w:comment>
  <w:comment w:id="323" w:author="Hannah Moyer" w:date="2023-03-20T17:06:00Z" w:initials="HM">
    <w:p w14:paraId="537B58BA" w14:textId="2BF9B514" w:rsidR="00DA7AA3" w:rsidRDefault="00DA7AA3" w:rsidP="00963740">
      <w:r>
        <w:rPr>
          <w:rStyle w:val="CommentReference"/>
        </w:rPr>
        <w:annotationRef/>
      </w:r>
      <w:r>
        <w:rPr>
          <w:sz w:val="20"/>
          <w:szCs w:val="20"/>
        </w:rPr>
        <w:t>Need to introduce these concepts, but chapter 3 will flesh both of these out</w:t>
      </w:r>
    </w:p>
    <w:p w14:paraId="0B7567AA" w14:textId="77777777" w:rsidR="00DA7AA3" w:rsidRDefault="00DA7AA3" w:rsidP="00963740">
      <w:r>
        <w:rPr>
          <w:sz w:val="20"/>
          <w:szCs w:val="20"/>
        </w:rPr>
        <w:t>moral efficiency and equipoise</w:t>
      </w:r>
    </w:p>
  </w:comment>
  <w:comment w:id="477" w:author="Hannah Moyer" w:date="2023-03-15T13:53:00Z" w:initials="HM">
    <w:p w14:paraId="37AA1615" w14:textId="39ABA3C7" w:rsidR="00265EAC" w:rsidRDefault="00265EAC" w:rsidP="00265EAC">
      <w:r>
        <w:rPr>
          <w:rStyle w:val="CommentReference"/>
        </w:rPr>
        <w:annotationRef/>
      </w:r>
      <w:r>
        <w:rPr>
          <w:sz w:val="20"/>
          <w:szCs w:val="20"/>
        </w:rPr>
        <w:t>David in email o   David-“</w:t>
      </w:r>
      <w:r>
        <w:rPr>
          <w:sz w:val="20"/>
          <w:szCs w:val="20"/>
          <w:highlight w:val="white"/>
        </w:rPr>
        <w:t>In the ARDS Network we have often dispensed with phase II and replaced it by a futility stopping rule after 50 patients were accrued. We have done this in several of our ALS trials as well.  Recently I analyzed a 9 patient trial using historical controls, in order to justify funding a large phase III trial.”</w:t>
      </w:r>
    </w:p>
    <w:p w14:paraId="131DFC59" w14:textId="77777777" w:rsidR="00265EAC" w:rsidRDefault="00265EAC" w:rsidP="00265EAC"/>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DC8798" w15:done="0"/>
  <w15:commentEx w15:paraId="72C9FDC5" w15:done="0"/>
  <w15:commentEx w15:paraId="704E236E" w15:done="0"/>
  <w15:commentEx w15:paraId="3899C99F" w15:done="0"/>
  <w15:commentEx w15:paraId="04476192" w15:done="0"/>
  <w15:commentEx w15:paraId="6DB13D24" w15:done="0"/>
  <w15:commentEx w15:paraId="5C2428CB" w15:done="0"/>
  <w15:commentEx w15:paraId="239C0202" w15:done="0"/>
  <w15:commentEx w15:paraId="4E9F44B3" w15:paraIdParent="239C0202" w15:done="0"/>
  <w15:commentEx w15:paraId="3FBDE3A4" w15:done="0"/>
  <w15:commentEx w15:paraId="6B2AF0FA" w15:done="0"/>
  <w15:commentEx w15:paraId="1C47DE95" w15:done="0"/>
  <w15:commentEx w15:paraId="367560E8" w15:done="0"/>
  <w15:commentEx w15:paraId="0B7567AA" w15:done="0"/>
  <w15:commentEx w15:paraId="131DFC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592FD" w16cex:dateUtc="2023-03-22T18:45:00Z"/>
  <w16cex:commentExtensible w16cex:durableId="27C5938E" w16cex:dateUtc="2023-03-22T18:47:00Z"/>
  <w16cex:commentExtensible w16cex:durableId="27C5954F" w16cex:dateUtc="2023-03-22T18:55:00Z"/>
  <w16cex:commentExtensible w16cex:durableId="27C59637" w16cex:dateUtc="2023-03-22T18:59:00Z"/>
  <w16cex:commentExtensible w16cex:durableId="27C1BD31" w16cex:dateUtc="2023-03-19T20:56:00Z"/>
  <w16cex:commentExtensible w16cex:durableId="27C5972A" w16cex:dateUtc="2023-03-22T19:03:00Z"/>
  <w16cex:commentExtensible w16cex:durableId="27C5977B" w16cex:dateUtc="2023-03-22T19:04:00Z"/>
  <w16cex:commentExtensible w16cex:durableId="27C597FE" w16cex:dateUtc="2023-03-22T19:06:00Z"/>
  <w16cex:commentExtensible w16cex:durableId="27D584AA" w16cex:dateUtc="2023-04-03T21:00:00Z"/>
  <w16cex:commentExtensible w16cex:durableId="27C59872" w16cex:dateUtc="2023-03-22T19:08:00Z"/>
  <w16cex:commentExtensible w16cex:durableId="27C598D0" w16cex:dateUtc="2023-03-22T19:10:00Z"/>
  <w16cex:commentExtensible w16cex:durableId="27C5990B" w16cex:dateUtc="2023-03-22T19:11:00Z"/>
  <w16cex:commentExtensible w16cex:durableId="27D6AFCE" w16cex:dateUtc="2023-04-04T18:16:00Z"/>
  <w16cex:commentExtensible w16cex:durableId="27C3111F" w16cex:dateUtc="2023-03-20T21:06:00Z"/>
  <w16cex:commentExtensible w16cex:durableId="27BC74B1" w16cex:dateUtc="2023-03-15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DC8798" w16cid:durableId="27C592FD"/>
  <w16cid:commentId w16cid:paraId="72C9FDC5" w16cid:durableId="27C5938E"/>
  <w16cid:commentId w16cid:paraId="704E236E" w16cid:durableId="27C5954F"/>
  <w16cid:commentId w16cid:paraId="3899C99F" w16cid:durableId="27C59637"/>
  <w16cid:commentId w16cid:paraId="04476192" w16cid:durableId="27C1BD31"/>
  <w16cid:commentId w16cid:paraId="6DB13D24" w16cid:durableId="27C5972A"/>
  <w16cid:commentId w16cid:paraId="5C2428CB" w16cid:durableId="27C5977B"/>
  <w16cid:commentId w16cid:paraId="239C0202" w16cid:durableId="27C597FE"/>
  <w16cid:commentId w16cid:paraId="4E9F44B3" w16cid:durableId="27D584AA"/>
  <w16cid:commentId w16cid:paraId="3FBDE3A4" w16cid:durableId="27C59872"/>
  <w16cid:commentId w16cid:paraId="6B2AF0FA" w16cid:durableId="27C598D0"/>
  <w16cid:commentId w16cid:paraId="1C47DE95" w16cid:durableId="27C5990B"/>
  <w16cid:commentId w16cid:paraId="367560E8" w16cid:durableId="27D6AFCE"/>
  <w16cid:commentId w16cid:paraId="0B7567AA" w16cid:durableId="27C3111F"/>
  <w16cid:commentId w16cid:paraId="131DFC59" w16cid:durableId="27BC74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4927F2" w14:textId="77777777" w:rsidR="00EA422E" w:rsidRDefault="00EA422E" w:rsidP="00470C84">
      <w:r>
        <w:separator/>
      </w:r>
    </w:p>
  </w:endnote>
  <w:endnote w:type="continuationSeparator" w:id="0">
    <w:p w14:paraId="0F8C9A26" w14:textId="77777777" w:rsidR="00EA422E" w:rsidRDefault="00EA422E" w:rsidP="00470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5291258"/>
      <w:docPartObj>
        <w:docPartGallery w:val="Page Numbers (Bottom of Page)"/>
        <w:docPartUnique/>
      </w:docPartObj>
    </w:sdtPr>
    <w:sdtContent>
      <w:p w14:paraId="3DEDA98B" w14:textId="20EAAE8A"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C349A8" w14:textId="77777777" w:rsidR="00E025F0" w:rsidRDefault="00E025F0" w:rsidP="00B96A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058781"/>
      <w:docPartObj>
        <w:docPartGallery w:val="Page Numbers (Bottom of Page)"/>
        <w:docPartUnique/>
      </w:docPartObj>
    </w:sdtPr>
    <w:sdtContent>
      <w:p w14:paraId="7A6AB566" w14:textId="7882C920"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056118" w14:textId="77777777" w:rsidR="00E025F0" w:rsidRDefault="00E025F0" w:rsidP="00B96A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9BB13F" w14:textId="77777777" w:rsidR="00EA422E" w:rsidRDefault="00EA422E" w:rsidP="00470C84">
      <w:r>
        <w:separator/>
      </w:r>
    </w:p>
  </w:footnote>
  <w:footnote w:type="continuationSeparator" w:id="0">
    <w:p w14:paraId="592C45A9" w14:textId="77777777" w:rsidR="00EA422E" w:rsidRDefault="00EA422E" w:rsidP="00470C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0831532">
    <w:abstractNumId w:val="3"/>
  </w:num>
  <w:num w:numId="2" w16cid:durableId="354385562">
    <w:abstractNumId w:val="1"/>
  </w:num>
  <w:num w:numId="3" w16cid:durableId="1333724047">
    <w:abstractNumId w:val="0"/>
  </w:num>
  <w:num w:numId="4" w16cid:durableId="176758093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Jonathan Kimmelman, Dr.">
    <w15:presenceInfo w15:providerId="AD" w15:userId="S::jonathan.kimmelman@mcgill.ca::2b57e74c-a4cb-4848-89cd-027a9b745e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1BF"/>
    <w:rsid w:val="0000324F"/>
    <w:rsid w:val="000112F3"/>
    <w:rsid w:val="000176F3"/>
    <w:rsid w:val="000201B1"/>
    <w:rsid w:val="00021B8E"/>
    <w:rsid w:val="00021E6A"/>
    <w:rsid w:val="0002292C"/>
    <w:rsid w:val="00030B25"/>
    <w:rsid w:val="00034FFB"/>
    <w:rsid w:val="00066529"/>
    <w:rsid w:val="00074693"/>
    <w:rsid w:val="000863E0"/>
    <w:rsid w:val="000872AD"/>
    <w:rsid w:val="00092D70"/>
    <w:rsid w:val="000A5C0C"/>
    <w:rsid w:val="000B0018"/>
    <w:rsid w:val="000B4596"/>
    <w:rsid w:val="000B69E2"/>
    <w:rsid w:val="000C023A"/>
    <w:rsid w:val="000C59B4"/>
    <w:rsid w:val="000D1EDB"/>
    <w:rsid w:val="000D211A"/>
    <w:rsid w:val="00101F5B"/>
    <w:rsid w:val="00103154"/>
    <w:rsid w:val="001034AE"/>
    <w:rsid w:val="00115CD2"/>
    <w:rsid w:val="001160F0"/>
    <w:rsid w:val="00116F80"/>
    <w:rsid w:val="001347DF"/>
    <w:rsid w:val="00142E9D"/>
    <w:rsid w:val="00172F1C"/>
    <w:rsid w:val="00176677"/>
    <w:rsid w:val="00192BAA"/>
    <w:rsid w:val="001C3C42"/>
    <w:rsid w:val="001C7502"/>
    <w:rsid w:val="001D0F52"/>
    <w:rsid w:val="001D17C2"/>
    <w:rsid w:val="001D7BBF"/>
    <w:rsid w:val="001F1D0C"/>
    <w:rsid w:val="00206433"/>
    <w:rsid w:val="002272C3"/>
    <w:rsid w:val="002275AE"/>
    <w:rsid w:val="00230AA4"/>
    <w:rsid w:val="0024200E"/>
    <w:rsid w:val="00244616"/>
    <w:rsid w:val="00245CE7"/>
    <w:rsid w:val="00246555"/>
    <w:rsid w:val="002538CE"/>
    <w:rsid w:val="002569FC"/>
    <w:rsid w:val="002579E1"/>
    <w:rsid w:val="00263145"/>
    <w:rsid w:val="00265EAC"/>
    <w:rsid w:val="00266B3D"/>
    <w:rsid w:val="0027224C"/>
    <w:rsid w:val="00283DEF"/>
    <w:rsid w:val="00286C5E"/>
    <w:rsid w:val="00295308"/>
    <w:rsid w:val="00295890"/>
    <w:rsid w:val="002A2863"/>
    <w:rsid w:val="002C3CB2"/>
    <w:rsid w:val="002C657B"/>
    <w:rsid w:val="002E3FA9"/>
    <w:rsid w:val="002F18B4"/>
    <w:rsid w:val="002F3811"/>
    <w:rsid w:val="00300327"/>
    <w:rsid w:val="00303265"/>
    <w:rsid w:val="0030711B"/>
    <w:rsid w:val="003247A1"/>
    <w:rsid w:val="00326571"/>
    <w:rsid w:val="003422EC"/>
    <w:rsid w:val="0035379F"/>
    <w:rsid w:val="00353AF3"/>
    <w:rsid w:val="00354B73"/>
    <w:rsid w:val="00376E00"/>
    <w:rsid w:val="0038415B"/>
    <w:rsid w:val="00387D11"/>
    <w:rsid w:val="0039689F"/>
    <w:rsid w:val="003A71BA"/>
    <w:rsid w:val="003B0A29"/>
    <w:rsid w:val="003B1A63"/>
    <w:rsid w:val="003C2917"/>
    <w:rsid w:val="003D5608"/>
    <w:rsid w:val="003D5D7F"/>
    <w:rsid w:val="003D604A"/>
    <w:rsid w:val="003E076D"/>
    <w:rsid w:val="003E6F03"/>
    <w:rsid w:val="003F0D2A"/>
    <w:rsid w:val="003F399A"/>
    <w:rsid w:val="003F7E8D"/>
    <w:rsid w:val="00413778"/>
    <w:rsid w:val="004163D2"/>
    <w:rsid w:val="00417583"/>
    <w:rsid w:val="00431E87"/>
    <w:rsid w:val="00444FCF"/>
    <w:rsid w:val="0045180B"/>
    <w:rsid w:val="0046642A"/>
    <w:rsid w:val="00470C84"/>
    <w:rsid w:val="00471092"/>
    <w:rsid w:val="00474B15"/>
    <w:rsid w:val="00481A25"/>
    <w:rsid w:val="004A4072"/>
    <w:rsid w:val="004B1EED"/>
    <w:rsid w:val="004B226E"/>
    <w:rsid w:val="004B4E05"/>
    <w:rsid w:val="004B5285"/>
    <w:rsid w:val="004B5400"/>
    <w:rsid w:val="004D338D"/>
    <w:rsid w:val="004D400A"/>
    <w:rsid w:val="004D70CF"/>
    <w:rsid w:val="004F2A91"/>
    <w:rsid w:val="004F7A61"/>
    <w:rsid w:val="004F7D15"/>
    <w:rsid w:val="00502573"/>
    <w:rsid w:val="0051353A"/>
    <w:rsid w:val="00520EED"/>
    <w:rsid w:val="00527D5E"/>
    <w:rsid w:val="00531D2C"/>
    <w:rsid w:val="005376B8"/>
    <w:rsid w:val="00570BFF"/>
    <w:rsid w:val="00581A68"/>
    <w:rsid w:val="00582832"/>
    <w:rsid w:val="005846DE"/>
    <w:rsid w:val="00585A05"/>
    <w:rsid w:val="00595C9B"/>
    <w:rsid w:val="005B7CA6"/>
    <w:rsid w:val="005D1785"/>
    <w:rsid w:val="005D53BE"/>
    <w:rsid w:val="005D5BF3"/>
    <w:rsid w:val="005E5C3F"/>
    <w:rsid w:val="005E6833"/>
    <w:rsid w:val="005E7294"/>
    <w:rsid w:val="005F08EE"/>
    <w:rsid w:val="0060759E"/>
    <w:rsid w:val="00611C31"/>
    <w:rsid w:val="00612E9B"/>
    <w:rsid w:val="00623456"/>
    <w:rsid w:val="00636053"/>
    <w:rsid w:val="006361CE"/>
    <w:rsid w:val="00655767"/>
    <w:rsid w:val="00665CDA"/>
    <w:rsid w:val="00667B4D"/>
    <w:rsid w:val="006A2635"/>
    <w:rsid w:val="006A3B35"/>
    <w:rsid w:val="006A6A2D"/>
    <w:rsid w:val="006C340D"/>
    <w:rsid w:val="006E7C00"/>
    <w:rsid w:val="006F7F01"/>
    <w:rsid w:val="00700FAB"/>
    <w:rsid w:val="00712700"/>
    <w:rsid w:val="00735561"/>
    <w:rsid w:val="00745613"/>
    <w:rsid w:val="00753948"/>
    <w:rsid w:val="00756DA9"/>
    <w:rsid w:val="0077148A"/>
    <w:rsid w:val="00777990"/>
    <w:rsid w:val="007863B6"/>
    <w:rsid w:val="007875E1"/>
    <w:rsid w:val="007A16E2"/>
    <w:rsid w:val="007C09C3"/>
    <w:rsid w:val="007C183A"/>
    <w:rsid w:val="007C4014"/>
    <w:rsid w:val="007D4CBE"/>
    <w:rsid w:val="007E1AA4"/>
    <w:rsid w:val="007F327C"/>
    <w:rsid w:val="007F3B18"/>
    <w:rsid w:val="00801A78"/>
    <w:rsid w:val="00812702"/>
    <w:rsid w:val="00814F24"/>
    <w:rsid w:val="0082292A"/>
    <w:rsid w:val="00825209"/>
    <w:rsid w:val="008327F5"/>
    <w:rsid w:val="00832B09"/>
    <w:rsid w:val="008349AC"/>
    <w:rsid w:val="00837FFB"/>
    <w:rsid w:val="00843EB1"/>
    <w:rsid w:val="00850A89"/>
    <w:rsid w:val="008614BA"/>
    <w:rsid w:val="00864F43"/>
    <w:rsid w:val="00873C8C"/>
    <w:rsid w:val="00881D3C"/>
    <w:rsid w:val="0089503B"/>
    <w:rsid w:val="008964CF"/>
    <w:rsid w:val="008B3787"/>
    <w:rsid w:val="008B5D00"/>
    <w:rsid w:val="008B7857"/>
    <w:rsid w:val="008C6BDD"/>
    <w:rsid w:val="008C72D1"/>
    <w:rsid w:val="008D1162"/>
    <w:rsid w:val="008E3165"/>
    <w:rsid w:val="008F12B8"/>
    <w:rsid w:val="00901D9F"/>
    <w:rsid w:val="009054A2"/>
    <w:rsid w:val="00906E91"/>
    <w:rsid w:val="00912B16"/>
    <w:rsid w:val="00915521"/>
    <w:rsid w:val="00927ED9"/>
    <w:rsid w:val="009350C0"/>
    <w:rsid w:val="00947AF5"/>
    <w:rsid w:val="00950145"/>
    <w:rsid w:val="00962C96"/>
    <w:rsid w:val="0096596C"/>
    <w:rsid w:val="00966853"/>
    <w:rsid w:val="0097021A"/>
    <w:rsid w:val="00970B2C"/>
    <w:rsid w:val="00981D7D"/>
    <w:rsid w:val="00992C02"/>
    <w:rsid w:val="009A5F41"/>
    <w:rsid w:val="009B05B8"/>
    <w:rsid w:val="009B6C2F"/>
    <w:rsid w:val="009D5A37"/>
    <w:rsid w:val="009D5D8F"/>
    <w:rsid w:val="009E02A5"/>
    <w:rsid w:val="009F0618"/>
    <w:rsid w:val="009F39E9"/>
    <w:rsid w:val="009F5B51"/>
    <w:rsid w:val="00A05916"/>
    <w:rsid w:val="00A21A79"/>
    <w:rsid w:val="00A22983"/>
    <w:rsid w:val="00A2372B"/>
    <w:rsid w:val="00A32292"/>
    <w:rsid w:val="00A32571"/>
    <w:rsid w:val="00A32976"/>
    <w:rsid w:val="00A36923"/>
    <w:rsid w:val="00A43A2C"/>
    <w:rsid w:val="00A63B60"/>
    <w:rsid w:val="00A70259"/>
    <w:rsid w:val="00A7633F"/>
    <w:rsid w:val="00A82659"/>
    <w:rsid w:val="00A841BF"/>
    <w:rsid w:val="00A84EA4"/>
    <w:rsid w:val="00A906A5"/>
    <w:rsid w:val="00A93246"/>
    <w:rsid w:val="00AA0B12"/>
    <w:rsid w:val="00AB7DD4"/>
    <w:rsid w:val="00AC0276"/>
    <w:rsid w:val="00AF0FE1"/>
    <w:rsid w:val="00B07780"/>
    <w:rsid w:val="00B17802"/>
    <w:rsid w:val="00B201B6"/>
    <w:rsid w:val="00B22DBD"/>
    <w:rsid w:val="00B36681"/>
    <w:rsid w:val="00B368BF"/>
    <w:rsid w:val="00B37DA0"/>
    <w:rsid w:val="00B56092"/>
    <w:rsid w:val="00B61A93"/>
    <w:rsid w:val="00B62337"/>
    <w:rsid w:val="00B96919"/>
    <w:rsid w:val="00B969B5"/>
    <w:rsid w:val="00B96A13"/>
    <w:rsid w:val="00BA3566"/>
    <w:rsid w:val="00BA3FA5"/>
    <w:rsid w:val="00BC1081"/>
    <w:rsid w:val="00BE73F0"/>
    <w:rsid w:val="00BF66C9"/>
    <w:rsid w:val="00C115FF"/>
    <w:rsid w:val="00C34F9B"/>
    <w:rsid w:val="00C45ACD"/>
    <w:rsid w:val="00C54C36"/>
    <w:rsid w:val="00C63FEF"/>
    <w:rsid w:val="00C72332"/>
    <w:rsid w:val="00C94E82"/>
    <w:rsid w:val="00C961B4"/>
    <w:rsid w:val="00CA08D3"/>
    <w:rsid w:val="00CA0D2A"/>
    <w:rsid w:val="00CA6872"/>
    <w:rsid w:val="00CB44EA"/>
    <w:rsid w:val="00CC5BC2"/>
    <w:rsid w:val="00CD00E6"/>
    <w:rsid w:val="00CF0805"/>
    <w:rsid w:val="00CF3F07"/>
    <w:rsid w:val="00CF52D4"/>
    <w:rsid w:val="00D021E9"/>
    <w:rsid w:val="00D063DE"/>
    <w:rsid w:val="00D10A28"/>
    <w:rsid w:val="00D124A8"/>
    <w:rsid w:val="00D45110"/>
    <w:rsid w:val="00D539AF"/>
    <w:rsid w:val="00D6037C"/>
    <w:rsid w:val="00D6398B"/>
    <w:rsid w:val="00D74C49"/>
    <w:rsid w:val="00D83349"/>
    <w:rsid w:val="00D845EA"/>
    <w:rsid w:val="00DA7AA3"/>
    <w:rsid w:val="00DA7E9F"/>
    <w:rsid w:val="00DB4CAC"/>
    <w:rsid w:val="00DB4F41"/>
    <w:rsid w:val="00DB5588"/>
    <w:rsid w:val="00DB6FFE"/>
    <w:rsid w:val="00DC11A0"/>
    <w:rsid w:val="00DD2E05"/>
    <w:rsid w:val="00DD436E"/>
    <w:rsid w:val="00DE5229"/>
    <w:rsid w:val="00DF5BFE"/>
    <w:rsid w:val="00E01124"/>
    <w:rsid w:val="00E025F0"/>
    <w:rsid w:val="00E02F08"/>
    <w:rsid w:val="00E150CB"/>
    <w:rsid w:val="00E15F41"/>
    <w:rsid w:val="00E24295"/>
    <w:rsid w:val="00E25405"/>
    <w:rsid w:val="00E5528C"/>
    <w:rsid w:val="00E9218D"/>
    <w:rsid w:val="00EA422E"/>
    <w:rsid w:val="00EB1B19"/>
    <w:rsid w:val="00EB5636"/>
    <w:rsid w:val="00EB76DB"/>
    <w:rsid w:val="00EC55ED"/>
    <w:rsid w:val="00ED3333"/>
    <w:rsid w:val="00ED4AE0"/>
    <w:rsid w:val="00EE6D3D"/>
    <w:rsid w:val="00EF64FA"/>
    <w:rsid w:val="00F203AB"/>
    <w:rsid w:val="00F30B60"/>
    <w:rsid w:val="00F324BA"/>
    <w:rsid w:val="00F35DE4"/>
    <w:rsid w:val="00F40E11"/>
    <w:rsid w:val="00F556A6"/>
    <w:rsid w:val="00F556C3"/>
    <w:rsid w:val="00F700AE"/>
    <w:rsid w:val="00F743AE"/>
    <w:rsid w:val="00F85B4A"/>
    <w:rsid w:val="00FA0194"/>
    <w:rsid w:val="00FA4E9C"/>
    <w:rsid w:val="00FA79F1"/>
    <w:rsid w:val="00FC0AAC"/>
    <w:rsid w:val="00FC743E"/>
    <w:rsid w:val="00FE2E71"/>
    <w:rsid w:val="00FE308F"/>
    <w:rsid w:val="00FE7005"/>
    <w:rsid w:val="00FE7D27"/>
    <w:rsid w:val="00FF716F"/>
    <w:rsid w:val="00FF7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17AFDF"/>
  <w14:defaultImageDpi w14:val="32767"/>
  <w15:chartTrackingRefBased/>
  <w15:docId w15:val="{08C322E1-842C-6F46-84A5-7F544BD48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41BF"/>
    <w:rPr>
      <w:rFonts w:ascii="Times New Roman" w:eastAsia="Times New Roman" w:hAnsi="Times New Roman" w:cs="Times New Roman"/>
    </w:rPr>
  </w:style>
  <w:style w:type="paragraph" w:styleId="Heading1">
    <w:name w:val="heading 1"/>
    <w:basedOn w:val="Normal"/>
    <w:link w:val="Heading1Char"/>
    <w:uiPriority w:val="9"/>
    <w:qFormat/>
    <w:rsid w:val="00A841BF"/>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1BF"/>
    <w:pPr>
      <w:ind w:left="720"/>
      <w:contextualSpacing/>
    </w:pPr>
  </w:style>
  <w:style w:type="character" w:styleId="CommentReference">
    <w:name w:val="annotation reference"/>
    <w:basedOn w:val="DefaultParagraphFont"/>
    <w:semiHidden/>
    <w:unhideWhenUsed/>
    <w:qFormat/>
    <w:rsid w:val="00A841BF"/>
    <w:rPr>
      <w:sz w:val="16"/>
      <w:szCs w:val="16"/>
    </w:rPr>
  </w:style>
  <w:style w:type="paragraph" w:styleId="CommentText">
    <w:name w:val="annotation text"/>
    <w:basedOn w:val="Normal"/>
    <w:link w:val="CommentTextChar"/>
    <w:uiPriority w:val="99"/>
    <w:unhideWhenUsed/>
    <w:rsid w:val="00A841BF"/>
    <w:rPr>
      <w:sz w:val="20"/>
      <w:szCs w:val="20"/>
    </w:rPr>
  </w:style>
  <w:style w:type="character" w:customStyle="1" w:styleId="CommentTextChar">
    <w:name w:val="Comment Text Char"/>
    <w:basedOn w:val="DefaultParagraphFont"/>
    <w:link w:val="CommentText"/>
    <w:uiPriority w:val="99"/>
    <w:rsid w:val="00A841B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A841BF"/>
    <w:rPr>
      <w:color w:val="0563C1" w:themeColor="hyperlink"/>
      <w:u w:val="single"/>
    </w:rPr>
  </w:style>
  <w:style w:type="paragraph" w:styleId="NormalWeb">
    <w:name w:val="Normal (Web)"/>
    <w:basedOn w:val="Normal"/>
    <w:uiPriority w:val="99"/>
    <w:unhideWhenUsed/>
    <w:rsid w:val="00A841BF"/>
    <w:pPr>
      <w:spacing w:before="100" w:beforeAutospacing="1" w:after="100" w:afterAutospacing="1"/>
    </w:pPr>
  </w:style>
  <w:style w:type="paragraph" w:customStyle="1" w:styleId="p">
    <w:name w:val="p"/>
    <w:basedOn w:val="Normal"/>
    <w:rsid w:val="00A841BF"/>
    <w:pPr>
      <w:spacing w:before="100" w:beforeAutospacing="1" w:after="100" w:afterAutospacing="1"/>
    </w:pPr>
  </w:style>
  <w:style w:type="character" w:customStyle="1" w:styleId="Heading1Char">
    <w:name w:val="Heading 1 Char"/>
    <w:basedOn w:val="DefaultParagraphFont"/>
    <w:link w:val="Heading1"/>
    <w:uiPriority w:val="9"/>
    <w:rsid w:val="00A841BF"/>
    <w:rPr>
      <w:rFonts w:ascii="Times New Roman" w:eastAsia="Times New Roman" w:hAnsi="Times New Roman" w:cs="Times New Roman"/>
      <w:b/>
      <w:bCs/>
      <w:kern w:val="36"/>
      <w:sz w:val="48"/>
      <w:szCs w:val="48"/>
    </w:rPr>
  </w:style>
  <w:style w:type="character" w:customStyle="1" w:styleId="title-text">
    <w:name w:val="title-text"/>
    <w:basedOn w:val="DefaultParagraphFont"/>
    <w:rsid w:val="00A841BF"/>
  </w:style>
  <w:style w:type="character" w:styleId="FollowedHyperlink">
    <w:name w:val="FollowedHyperlink"/>
    <w:basedOn w:val="DefaultParagraphFont"/>
    <w:uiPriority w:val="99"/>
    <w:semiHidden/>
    <w:unhideWhenUsed/>
    <w:rsid w:val="00A841BF"/>
    <w:rPr>
      <w:color w:val="954F72" w:themeColor="followedHyperlink"/>
      <w:u w:val="single"/>
    </w:rPr>
  </w:style>
  <w:style w:type="character" w:styleId="UnresolvedMention">
    <w:name w:val="Unresolved Mention"/>
    <w:basedOn w:val="DefaultParagraphFont"/>
    <w:uiPriority w:val="99"/>
    <w:rsid w:val="00A841BF"/>
    <w:rPr>
      <w:color w:val="605E5C"/>
      <w:shd w:val="clear" w:color="auto" w:fill="E1DFDD"/>
    </w:rPr>
  </w:style>
  <w:style w:type="paragraph" w:styleId="Bibliography">
    <w:name w:val="Bibliography"/>
    <w:basedOn w:val="Normal"/>
    <w:next w:val="Normal"/>
    <w:uiPriority w:val="37"/>
    <w:unhideWhenUsed/>
    <w:rsid w:val="00667B4D"/>
    <w:pPr>
      <w:tabs>
        <w:tab w:val="left" w:pos="500"/>
      </w:tabs>
      <w:spacing w:after="240"/>
      <w:ind w:left="504" w:hanging="504"/>
    </w:pPr>
  </w:style>
  <w:style w:type="paragraph" w:styleId="CommentSubject">
    <w:name w:val="annotation subject"/>
    <w:basedOn w:val="CommentText"/>
    <w:next w:val="CommentText"/>
    <w:link w:val="CommentSubjectChar"/>
    <w:uiPriority w:val="99"/>
    <w:semiHidden/>
    <w:unhideWhenUsed/>
    <w:rsid w:val="00812702"/>
    <w:rPr>
      <w:b/>
      <w:bCs/>
    </w:rPr>
  </w:style>
  <w:style w:type="character" w:customStyle="1" w:styleId="CommentSubjectChar">
    <w:name w:val="Comment Subject Char"/>
    <w:basedOn w:val="CommentTextChar"/>
    <w:link w:val="CommentSubject"/>
    <w:uiPriority w:val="99"/>
    <w:semiHidden/>
    <w:rsid w:val="00812702"/>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470C84"/>
    <w:pPr>
      <w:tabs>
        <w:tab w:val="center" w:pos="4680"/>
        <w:tab w:val="right" w:pos="9360"/>
      </w:tabs>
    </w:pPr>
  </w:style>
  <w:style w:type="character" w:customStyle="1" w:styleId="HeaderChar">
    <w:name w:val="Header Char"/>
    <w:basedOn w:val="DefaultParagraphFont"/>
    <w:link w:val="Header"/>
    <w:uiPriority w:val="99"/>
    <w:rsid w:val="00470C84"/>
    <w:rPr>
      <w:rFonts w:ascii="Times New Roman" w:eastAsia="Times New Roman" w:hAnsi="Times New Roman" w:cs="Times New Roman"/>
    </w:rPr>
  </w:style>
  <w:style w:type="paragraph" w:styleId="Footer">
    <w:name w:val="footer"/>
    <w:basedOn w:val="Normal"/>
    <w:link w:val="FooterChar"/>
    <w:uiPriority w:val="99"/>
    <w:unhideWhenUsed/>
    <w:rsid w:val="00470C84"/>
    <w:pPr>
      <w:tabs>
        <w:tab w:val="center" w:pos="4680"/>
        <w:tab w:val="right" w:pos="9360"/>
      </w:tabs>
    </w:pPr>
  </w:style>
  <w:style w:type="character" w:customStyle="1" w:styleId="FooterChar">
    <w:name w:val="Footer Char"/>
    <w:basedOn w:val="DefaultParagraphFont"/>
    <w:link w:val="Footer"/>
    <w:uiPriority w:val="99"/>
    <w:rsid w:val="00470C84"/>
    <w:rPr>
      <w:rFonts w:ascii="Times New Roman" w:eastAsia="Times New Roman" w:hAnsi="Times New Roman" w:cs="Times New Roman"/>
    </w:rPr>
  </w:style>
  <w:style w:type="paragraph" w:styleId="Revision">
    <w:name w:val="Revision"/>
    <w:hidden/>
    <w:uiPriority w:val="99"/>
    <w:semiHidden/>
    <w:rsid w:val="00230AA4"/>
    <w:rPr>
      <w:rFonts w:ascii="Times New Roman" w:eastAsia="Times New Roman" w:hAnsi="Times New Roman" w:cs="Times New Roman"/>
    </w:rPr>
  </w:style>
  <w:style w:type="character" w:styleId="PageNumber">
    <w:name w:val="page number"/>
    <w:basedOn w:val="DefaultParagraphFont"/>
    <w:uiPriority w:val="99"/>
    <w:semiHidden/>
    <w:unhideWhenUsed/>
    <w:rsid w:val="00E025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882844">
      <w:bodyDiv w:val="1"/>
      <w:marLeft w:val="0"/>
      <w:marRight w:val="0"/>
      <w:marTop w:val="0"/>
      <w:marBottom w:val="0"/>
      <w:divBdr>
        <w:top w:val="none" w:sz="0" w:space="0" w:color="auto"/>
        <w:left w:val="none" w:sz="0" w:space="0" w:color="auto"/>
        <w:bottom w:val="none" w:sz="0" w:space="0" w:color="auto"/>
        <w:right w:val="none" w:sz="0" w:space="0" w:color="auto"/>
      </w:divBdr>
    </w:div>
    <w:div w:id="1267955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EEC37-1999-D242-847C-00814172E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11</Pages>
  <Words>51450</Words>
  <Characters>293266</Characters>
  <Application>Microsoft Office Word</Application>
  <DocSecurity>0</DocSecurity>
  <Lines>2443</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46</cp:revision>
  <cp:lastPrinted>2023-04-04T18:23:00Z</cp:lastPrinted>
  <dcterms:created xsi:type="dcterms:W3CDTF">2023-03-31T01:52:00Z</dcterms:created>
  <dcterms:modified xsi:type="dcterms:W3CDTF">2023-04-22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QOpMd26J"/&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